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19E4A" w14:textId="55E94FBA" w:rsidR="006E0CE9" w:rsidRPr="00924666" w:rsidRDefault="00924666" w:rsidP="001F3C55">
      <w:pPr>
        <w:rPr>
          <w:rFonts w:eastAsiaTheme="minorEastAsia"/>
          <w:bCs/>
          <w:lang w:eastAsia="ko-KR"/>
        </w:rPr>
      </w:pPr>
      <w:r>
        <w:rPr>
          <w:b/>
        </w:rPr>
        <w:t>Online supplementary material</w:t>
      </w:r>
      <w:r w:rsidR="00075214">
        <w:rPr>
          <w:b/>
        </w:rPr>
        <w:t xml:space="preserve"> </w:t>
      </w:r>
      <w:r>
        <w:rPr>
          <w:b/>
        </w:rPr>
        <w:t>3</w:t>
      </w:r>
      <w:r w:rsidR="006E0CE9">
        <w:rPr>
          <w:rFonts w:eastAsiaTheme="minorEastAsia"/>
          <w:b/>
          <w:lang w:eastAsia="ko-KR"/>
        </w:rPr>
        <w:t xml:space="preserve">. </w:t>
      </w:r>
      <w:r w:rsidR="006E0CE9" w:rsidRPr="00924666">
        <w:rPr>
          <w:rFonts w:eastAsiaTheme="minorEastAsia"/>
          <w:bCs/>
          <w:lang w:eastAsia="ko-KR"/>
        </w:rPr>
        <w:t xml:space="preserve">Studies identified to </w:t>
      </w:r>
      <w:r w:rsidR="00EC5745" w:rsidRPr="00924666">
        <w:rPr>
          <w:rFonts w:eastAsiaTheme="minorEastAsia"/>
          <w:bCs/>
          <w:lang w:eastAsia="ko-KR"/>
        </w:rPr>
        <w:t>be using each method for handling variables affected by medication use</w:t>
      </w:r>
    </w:p>
    <w:tbl>
      <w:tblPr>
        <w:tblpPr w:leftFromText="180" w:rightFromText="180" w:vertAnchor="page" w:horzAnchor="margin" w:tblpX="-142" w:tblpY="1747"/>
        <w:tblW w:w="14317" w:type="dxa"/>
        <w:tblLayout w:type="fixed"/>
        <w:tblLook w:val="04A0" w:firstRow="1" w:lastRow="0" w:firstColumn="1" w:lastColumn="0" w:noHBand="0" w:noVBand="1"/>
      </w:tblPr>
      <w:tblGrid>
        <w:gridCol w:w="1418"/>
        <w:gridCol w:w="4819"/>
        <w:gridCol w:w="3119"/>
        <w:gridCol w:w="3118"/>
        <w:gridCol w:w="1843"/>
      </w:tblGrid>
      <w:tr w:rsidR="009140B7" w:rsidRPr="006E0CE9" w14:paraId="659AE9CB" w14:textId="77777777" w:rsidTr="00736454">
        <w:trPr>
          <w:trHeight w:val="288"/>
        </w:trPr>
        <w:tc>
          <w:tcPr>
            <w:tcW w:w="1418" w:type="dxa"/>
            <w:vMerge w:val="restart"/>
            <w:tcBorders>
              <w:top w:val="nil"/>
              <w:left w:val="nil"/>
              <w:right w:val="nil"/>
            </w:tcBorders>
            <w:shd w:val="clear" w:color="auto" w:fill="auto"/>
            <w:noWrap/>
            <w:vAlign w:val="bottom"/>
            <w:hideMark/>
          </w:tcPr>
          <w:p w14:paraId="5222F7F1" w14:textId="77777777" w:rsidR="009140B7" w:rsidRPr="006E0CE9" w:rsidRDefault="009140B7" w:rsidP="00736454">
            <w:pPr>
              <w:spacing w:after="0" w:line="240" w:lineRule="auto"/>
              <w:rPr>
                <w:rFonts w:ascii="Times New Roman" w:eastAsia="Times New Roman" w:hAnsi="Times New Roman"/>
                <w:sz w:val="20"/>
                <w:szCs w:val="20"/>
              </w:rPr>
            </w:pPr>
            <w:r w:rsidRPr="006E0CE9">
              <w:rPr>
                <w:rFonts w:eastAsia="Times New Roman" w:cs="Calibri"/>
                <w:b/>
                <w:bCs/>
                <w:color w:val="000000"/>
                <w:sz w:val="20"/>
                <w:szCs w:val="20"/>
              </w:rPr>
              <w:t>Affected measurement</w:t>
            </w:r>
          </w:p>
        </w:tc>
        <w:tc>
          <w:tcPr>
            <w:tcW w:w="4819" w:type="dxa"/>
            <w:tcBorders>
              <w:top w:val="nil"/>
              <w:left w:val="nil"/>
              <w:bottom w:val="nil"/>
              <w:right w:val="nil"/>
            </w:tcBorders>
            <w:shd w:val="clear" w:color="auto" w:fill="auto"/>
            <w:noWrap/>
            <w:vAlign w:val="bottom"/>
            <w:hideMark/>
          </w:tcPr>
          <w:p w14:paraId="228EBA7C" w14:textId="77777777" w:rsidR="009140B7" w:rsidRPr="006E0CE9" w:rsidRDefault="009140B7" w:rsidP="00736454">
            <w:pPr>
              <w:spacing w:after="0" w:line="240" w:lineRule="auto"/>
              <w:rPr>
                <w:rFonts w:ascii="Times New Roman" w:eastAsia="Times New Roman" w:hAnsi="Times New Roman"/>
                <w:sz w:val="20"/>
                <w:szCs w:val="20"/>
              </w:rPr>
            </w:pPr>
          </w:p>
        </w:tc>
        <w:tc>
          <w:tcPr>
            <w:tcW w:w="8080" w:type="dxa"/>
            <w:gridSpan w:val="3"/>
            <w:tcBorders>
              <w:top w:val="nil"/>
              <w:left w:val="nil"/>
              <w:bottom w:val="single" w:sz="4" w:space="0" w:color="auto"/>
            </w:tcBorders>
            <w:shd w:val="clear" w:color="auto" w:fill="auto"/>
            <w:vAlign w:val="bottom"/>
          </w:tcPr>
          <w:p w14:paraId="5894F57F" w14:textId="77777777" w:rsidR="009140B7" w:rsidRPr="006E0CE9" w:rsidRDefault="009140B7" w:rsidP="00736454">
            <w:pPr>
              <w:spacing w:after="0" w:line="240" w:lineRule="auto"/>
              <w:jc w:val="center"/>
              <w:rPr>
                <w:rFonts w:eastAsia="Times New Roman" w:cs="Calibri"/>
                <w:b/>
                <w:bCs/>
                <w:color w:val="000000"/>
                <w:sz w:val="20"/>
                <w:szCs w:val="20"/>
              </w:rPr>
            </w:pPr>
            <w:r w:rsidRPr="006E0CE9">
              <w:rPr>
                <w:rFonts w:eastAsia="Times New Roman" w:cs="Calibri"/>
                <w:b/>
                <w:bCs/>
                <w:color w:val="000000"/>
                <w:sz w:val="20"/>
                <w:szCs w:val="20"/>
              </w:rPr>
              <w:t>Journal field</w:t>
            </w:r>
          </w:p>
        </w:tc>
      </w:tr>
      <w:tr w:rsidR="009140B7" w:rsidRPr="006E0CE9" w14:paraId="13119D27" w14:textId="77777777" w:rsidTr="00975577">
        <w:trPr>
          <w:trHeight w:val="320"/>
        </w:trPr>
        <w:tc>
          <w:tcPr>
            <w:tcW w:w="1418" w:type="dxa"/>
            <w:vMerge/>
            <w:tcBorders>
              <w:left w:val="nil"/>
              <w:bottom w:val="single" w:sz="4" w:space="0" w:color="auto"/>
              <w:right w:val="nil"/>
            </w:tcBorders>
            <w:shd w:val="clear" w:color="auto" w:fill="auto"/>
            <w:vAlign w:val="bottom"/>
          </w:tcPr>
          <w:p w14:paraId="0307F6BA" w14:textId="77777777" w:rsidR="009140B7" w:rsidRPr="006E0CE9" w:rsidRDefault="009140B7" w:rsidP="00736454">
            <w:pPr>
              <w:spacing w:after="0" w:line="240" w:lineRule="auto"/>
              <w:rPr>
                <w:rFonts w:eastAsia="Times New Roman" w:cs="Calibri"/>
                <w:b/>
                <w:bCs/>
                <w:color w:val="000000"/>
                <w:sz w:val="20"/>
                <w:szCs w:val="20"/>
              </w:rPr>
            </w:pPr>
          </w:p>
        </w:tc>
        <w:tc>
          <w:tcPr>
            <w:tcW w:w="4819" w:type="dxa"/>
            <w:tcBorders>
              <w:left w:val="nil"/>
              <w:bottom w:val="single" w:sz="4" w:space="0" w:color="auto"/>
              <w:right w:val="nil"/>
            </w:tcBorders>
            <w:shd w:val="clear" w:color="auto" w:fill="auto"/>
            <w:vAlign w:val="bottom"/>
          </w:tcPr>
          <w:p w14:paraId="6390F936" w14:textId="77777777" w:rsidR="009140B7" w:rsidRPr="006E0CE9" w:rsidRDefault="009140B7" w:rsidP="00736454">
            <w:pPr>
              <w:spacing w:after="0" w:line="240" w:lineRule="auto"/>
              <w:jc w:val="center"/>
              <w:rPr>
                <w:rFonts w:eastAsia="Times New Roman" w:cs="Calibri"/>
                <w:b/>
                <w:bCs/>
                <w:color w:val="000000"/>
                <w:sz w:val="20"/>
                <w:szCs w:val="20"/>
              </w:rPr>
            </w:pPr>
          </w:p>
        </w:tc>
        <w:tc>
          <w:tcPr>
            <w:tcW w:w="3119" w:type="dxa"/>
            <w:tcBorders>
              <w:top w:val="single" w:sz="4" w:space="0" w:color="auto"/>
              <w:left w:val="nil"/>
              <w:bottom w:val="single" w:sz="4" w:space="0" w:color="auto"/>
              <w:right w:val="nil"/>
            </w:tcBorders>
            <w:shd w:val="clear" w:color="auto" w:fill="auto"/>
            <w:vAlign w:val="center"/>
          </w:tcPr>
          <w:p w14:paraId="4BB57CF0" w14:textId="77777777" w:rsidR="009140B7" w:rsidRPr="006E0CE9" w:rsidRDefault="009140B7" w:rsidP="00975577">
            <w:pPr>
              <w:spacing w:after="0" w:line="240" w:lineRule="auto"/>
              <w:jc w:val="center"/>
              <w:rPr>
                <w:rFonts w:eastAsia="Times New Roman" w:cs="Calibri"/>
                <w:b/>
                <w:bCs/>
                <w:color w:val="000000"/>
                <w:sz w:val="20"/>
                <w:szCs w:val="20"/>
              </w:rPr>
            </w:pPr>
            <w:r w:rsidRPr="006E0CE9">
              <w:rPr>
                <w:rFonts w:eastAsia="Times New Roman" w:cs="Calibri"/>
                <w:b/>
                <w:bCs/>
                <w:color w:val="000000"/>
                <w:sz w:val="20"/>
                <w:szCs w:val="20"/>
              </w:rPr>
              <w:t>Cardiology</w:t>
            </w:r>
          </w:p>
        </w:tc>
        <w:tc>
          <w:tcPr>
            <w:tcW w:w="3118" w:type="dxa"/>
            <w:tcBorders>
              <w:left w:val="nil"/>
              <w:bottom w:val="single" w:sz="4" w:space="0" w:color="auto"/>
              <w:right w:val="nil"/>
            </w:tcBorders>
            <w:shd w:val="clear" w:color="auto" w:fill="auto"/>
            <w:vAlign w:val="center"/>
          </w:tcPr>
          <w:p w14:paraId="0C86D862" w14:textId="77777777" w:rsidR="009140B7" w:rsidRPr="006E0CE9" w:rsidRDefault="009140B7" w:rsidP="00975577">
            <w:pPr>
              <w:spacing w:after="0" w:line="240" w:lineRule="auto"/>
              <w:jc w:val="center"/>
              <w:rPr>
                <w:rFonts w:eastAsia="Times New Roman" w:cs="Calibri"/>
                <w:b/>
                <w:bCs/>
                <w:color w:val="000000"/>
                <w:sz w:val="20"/>
                <w:szCs w:val="20"/>
              </w:rPr>
            </w:pPr>
            <w:r w:rsidRPr="006E0CE9">
              <w:rPr>
                <w:rFonts w:eastAsia="Times New Roman" w:cs="Calibri"/>
                <w:b/>
                <w:bCs/>
                <w:color w:val="000000"/>
                <w:sz w:val="20"/>
                <w:szCs w:val="20"/>
              </w:rPr>
              <w:t>Diabetes</w:t>
            </w:r>
          </w:p>
        </w:tc>
        <w:tc>
          <w:tcPr>
            <w:tcW w:w="1843" w:type="dxa"/>
            <w:tcBorders>
              <w:left w:val="nil"/>
              <w:bottom w:val="single" w:sz="4" w:space="0" w:color="auto"/>
              <w:right w:val="nil"/>
            </w:tcBorders>
            <w:shd w:val="clear" w:color="auto" w:fill="auto"/>
            <w:vAlign w:val="center"/>
          </w:tcPr>
          <w:p w14:paraId="2C27EF3C" w14:textId="77777777" w:rsidR="009140B7" w:rsidRPr="006E0CE9" w:rsidRDefault="009140B7" w:rsidP="00975577">
            <w:pPr>
              <w:spacing w:after="0" w:line="240" w:lineRule="auto"/>
              <w:jc w:val="center"/>
              <w:rPr>
                <w:rFonts w:eastAsia="Times New Roman" w:cs="Calibri"/>
                <w:b/>
                <w:bCs/>
                <w:color w:val="000000"/>
                <w:sz w:val="20"/>
                <w:szCs w:val="20"/>
              </w:rPr>
            </w:pPr>
            <w:r w:rsidRPr="006E0CE9">
              <w:rPr>
                <w:rFonts w:eastAsia="Times New Roman" w:cs="Calibri"/>
                <w:b/>
                <w:bCs/>
                <w:color w:val="000000"/>
                <w:sz w:val="20"/>
                <w:szCs w:val="20"/>
              </w:rPr>
              <w:t>Epidemiology</w:t>
            </w:r>
          </w:p>
        </w:tc>
      </w:tr>
      <w:tr w:rsidR="009140B7" w:rsidRPr="006E0CE9" w14:paraId="634BE63B" w14:textId="77777777" w:rsidTr="00736454">
        <w:trPr>
          <w:trHeight w:val="288"/>
        </w:trPr>
        <w:tc>
          <w:tcPr>
            <w:tcW w:w="1418" w:type="dxa"/>
            <w:tcBorders>
              <w:top w:val="nil"/>
              <w:left w:val="nil"/>
              <w:bottom w:val="nil"/>
              <w:right w:val="nil"/>
            </w:tcBorders>
            <w:shd w:val="clear" w:color="auto" w:fill="auto"/>
            <w:noWrap/>
            <w:vAlign w:val="center"/>
            <w:hideMark/>
          </w:tcPr>
          <w:p w14:paraId="25C6982B"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Exposure</w:t>
            </w:r>
          </w:p>
        </w:tc>
        <w:tc>
          <w:tcPr>
            <w:tcW w:w="4819" w:type="dxa"/>
            <w:tcBorders>
              <w:top w:val="nil"/>
              <w:left w:val="nil"/>
              <w:bottom w:val="nil"/>
              <w:right w:val="nil"/>
            </w:tcBorders>
            <w:shd w:val="clear" w:color="auto" w:fill="auto"/>
            <w:noWrap/>
            <w:vAlign w:val="center"/>
            <w:hideMark/>
          </w:tcPr>
          <w:p w14:paraId="4EC86989" w14:textId="3F116711"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Ignor</w:t>
            </w:r>
            <w:r w:rsidR="00736454">
              <w:rPr>
                <w:rFonts w:eastAsia="Times New Roman" w:cs="Calibri"/>
                <w:b/>
                <w:bCs/>
                <w:color w:val="000000"/>
                <w:sz w:val="20"/>
                <w:szCs w:val="20"/>
              </w:rPr>
              <w:t>ing</w:t>
            </w:r>
            <w:r w:rsidRPr="006E0CE9">
              <w:rPr>
                <w:rFonts w:eastAsia="Times New Roman" w:cs="Calibri"/>
                <w:b/>
                <w:bCs/>
                <w:color w:val="000000"/>
                <w:sz w:val="20"/>
                <w:szCs w:val="20"/>
              </w:rPr>
              <w:t xml:space="preserve"> medication use</w:t>
            </w:r>
          </w:p>
        </w:tc>
        <w:tc>
          <w:tcPr>
            <w:tcW w:w="3119" w:type="dxa"/>
            <w:tcBorders>
              <w:top w:val="nil"/>
              <w:left w:val="nil"/>
              <w:bottom w:val="nil"/>
              <w:right w:val="nil"/>
            </w:tcBorders>
            <w:shd w:val="clear" w:color="auto" w:fill="auto"/>
            <w:noWrap/>
            <w:vAlign w:val="center"/>
            <w:hideMark/>
          </w:tcPr>
          <w:p w14:paraId="79858448" w14:textId="5401A333"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LjwvYXV0aG9yPjxhdXRob3I+Q2hlbiwgSi48L2F1dGhvcj48YXV0aG9yPk9zb3JpbywgUi4gUy48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M4Mi04PC9wYWdlcz48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</w:fldData>
              </w:fldChar>
            </w:r>
            <w:r w:rsidR="001F3C55" w:rsidRPr="00924666">
              <w:rPr>
                <w:rFonts w:eastAsia="Times New Roman" w:cs="Calibri"/>
                <w:color w:val="000000"/>
                <w:sz w:val="20"/>
                <w:szCs w:val="20"/>
              </w:rPr>
              <w:instrText xml:space="preserve"> ADDIN EN.CITE </w:instrText>
            </w:r>
            <w:r w:rsidR="001F3C55" w:rsidRPr="00924666">
              <w:rPr>
                <w:rFonts w:eastAsia="Times New Roman" w:cs="Calibri"/>
                <w:color w:val="000000"/>
                <w:sz w:val="20"/>
                <w:szCs w:val="20"/>
              </w:rPr>
              <w:fldChar w:fldCharType="begin">
                <w:fldData xml:space="preserve">PEVuZE5vdGU+PENpdGU+PEF1dGhvcj5HcmFuc2JvPC9BdXRob3I+PFllYXI+MjAxNjwvWWVhcj48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==
</w:fldData>
              </w:fldChar>
            </w:r>
            <w:r w:rsidR="001F3C55" w:rsidRPr="00924666">
              <w:rPr>
                <w:rFonts w:eastAsia="Times New Roman" w:cs="Calibri"/>
                <w:color w:val="000000"/>
                <w:sz w:val="20"/>
                <w:szCs w:val="20"/>
              </w:rPr>
              <w:instrText xml:space="preserve"> ADDIN EN.CITE.DATA </w:instrText>
            </w:r>
            <w:r w:rsidR="001F3C55" w:rsidRPr="00924666">
              <w:rPr>
                <w:rFonts w:eastAsia="Times New Roman" w:cs="Calibri"/>
                <w:color w:val="000000"/>
                <w:sz w:val="20"/>
                <w:szCs w:val="20"/>
              </w:rPr>
            </w:r>
            <w:r w:rsidR="001F3C55" w:rsidRPr="00924666">
              <w:rPr>
                <w:rFonts w:eastAsia="Times New Roman" w:cs="Calibri"/>
                <w:color w:val="000000"/>
                <w:sz w:val="20"/>
                <w:szCs w:val="20"/>
              </w:rPr>
              <w:fldChar w:fldCharType="end"/>
            </w:r>
            <w:r w:rsidR="001F3C55" w:rsidRPr="00924666">
              <w:rPr>
                <w:rFonts w:eastAsia="Times New Roman" w:cs="Calibri"/>
                <w:color w:val="000000"/>
                <w:sz w:val="20"/>
                <w:szCs w:val="20"/>
              </w:rPr>
              <w:fldChar w:fldCharType="begin">
                <w:fldData xml:space="preserve">LjwvYXV0aG9yPjxhdXRob3I+Q2hlbiwgSi48L2F1dGhvcj48YXV0aG9yPk9zb3JpbywgUi4gUy48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M4Mi04PC9wYWdlcz48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</w:fldData>
              </w:fldChar>
            </w:r>
            <w:r w:rsidR="001F3C55" w:rsidRPr="00924666">
              <w:rPr>
                <w:rFonts w:eastAsia="Times New Roman" w:cs="Calibri"/>
                <w:color w:val="000000"/>
                <w:sz w:val="20"/>
                <w:szCs w:val="20"/>
              </w:rPr>
              <w:instrText xml:space="preserve"> ADDIN EN.CITE.DATA </w:instrText>
            </w:r>
            <w:r w:rsidR="001F3C55" w:rsidRPr="00924666">
              <w:rPr>
                <w:rFonts w:eastAsia="Times New Roman" w:cs="Calibri"/>
                <w:color w:val="000000"/>
                <w:sz w:val="20"/>
                <w:szCs w:val="20"/>
              </w:rPr>
            </w:r>
            <w:r w:rsidR="001F3C55" w:rsidRPr="00924666">
              <w:rPr>
                <w:rFonts w:eastAsia="Times New Roman" w:cs="Calibri"/>
                <w:color w:val="000000"/>
                <w:sz w:val="20"/>
                <w:szCs w:val="20"/>
              </w:rPr>
              <w:fldChar w:fldCharType="end"/>
            </w:r>
            <w:r w:rsidRPr="00924666">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11)</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1230C45B" w14:textId="52E3CB11"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Ba2VoaTwvQXV0aG9yPjxZZWFyPjIwMTk8L1llYXI+PFJl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OTM4LTk0NTwvcGFnZXM+PHZvbHVtZT40Mjwvdm9sdW1lPjxudW1iZXI+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TkxNS0xOTIzPC9wYWdlcz48dm9sdW1lPjY4PC92b2x1bWU+PG51bWJl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5MTUtMTkyMzwvcGFnZXM+PHZvbHVtZT42ODwvdm9s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Tk1Ny0xOTYzPC9wYWdlcz48dm9sdW1lPjY2PC92b2x1bWU+PG51bWJlcj43PC9udW1iZXI+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wNTEtNTwvcGFnZXM+PHZvbHVtZT41ODwvdm9sdW1lPjxudW1iZXI+OTwvbnVt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2Mzct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ODAxLTc8L3BhZ2Vz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Ba2VoaTwvQXV0aG9yPjxZZWFyPjIwMTk8L1llYXI+PFJl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2Mzct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ODAxLTc8L3BhZ2Vz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2-19)</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73E996D2" w14:textId="499A9159"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dWFuZzwvQXV0aG9yPjxZZWFyPjIwMTk8L1llYXI+PFJl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E0MzMtMTQ0NDwvcGFnZXM+PHZvbHVtZT40NTwvdm9sdW1lPjxudW1iZXI+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NDI1LTMzPC9wYWdlcz48dm9sdW1lPjMwPC92b2x1bWU+PG51bWJlcj41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dWFuZzwvQXV0aG9yPjxZZWFyPjIwMTk8L1llYXI+PFJl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0-23)</w:t>
            </w:r>
            <w:r w:rsidRPr="006E0CE9">
              <w:rPr>
                <w:rFonts w:eastAsia="Times New Roman" w:cs="Calibri"/>
                <w:color w:val="000000"/>
                <w:sz w:val="20"/>
                <w:szCs w:val="20"/>
              </w:rPr>
              <w:fldChar w:fldCharType="end"/>
            </w:r>
          </w:p>
        </w:tc>
      </w:tr>
      <w:tr w:rsidR="009140B7" w:rsidRPr="006E0CE9" w14:paraId="50C8BF40" w14:textId="77777777" w:rsidTr="00736454">
        <w:trPr>
          <w:trHeight w:val="288"/>
        </w:trPr>
        <w:tc>
          <w:tcPr>
            <w:tcW w:w="1418" w:type="dxa"/>
            <w:tcBorders>
              <w:top w:val="nil"/>
              <w:left w:val="nil"/>
              <w:bottom w:val="nil"/>
              <w:right w:val="nil"/>
            </w:tcBorders>
            <w:shd w:val="clear" w:color="auto" w:fill="auto"/>
            <w:noWrap/>
            <w:vAlign w:val="center"/>
            <w:hideMark/>
          </w:tcPr>
          <w:p w14:paraId="71CC4DA8"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45CC1945" w14:textId="453C0365" w:rsidR="009140B7" w:rsidRPr="006E0CE9" w:rsidRDefault="00736454"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Restrict</w:t>
            </w:r>
            <w:r>
              <w:rPr>
                <w:rFonts w:eastAsia="Times New Roman" w:cs="Calibri"/>
                <w:b/>
                <w:bCs/>
                <w:color w:val="000000"/>
                <w:sz w:val="20"/>
                <w:szCs w:val="20"/>
              </w:rPr>
              <w:t>ing</w:t>
            </w:r>
            <w:r w:rsidR="009140B7" w:rsidRPr="006E0CE9">
              <w:rPr>
                <w:rFonts w:eastAsia="Times New Roman" w:cs="Calibri"/>
                <w:b/>
                <w:bCs/>
                <w:color w:val="000000"/>
                <w:sz w:val="20"/>
                <w:szCs w:val="20"/>
              </w:rPr>
              <w:t xml:space="preserve"> </w:t>
            </w:r>
            <w:r>
              <w:rPr>
                <w:rFonts w:eastAsia="Times New Roman" w:cs="Calibri"/>
                <w:b/>
                <w:bCs/>
                <w:color w:val="000000"/>
                <w:sz w:val="20"/>
                <w:szCs w:val="20"/>
              </w:rPr>
              <w:t>the</w:t>
            </w:r>
            <w:r w:rsidR="009A63C8">
              <w:rPr>
                <w:rFonts w:eastAsia="Times New Roman" w:cs="Calibri"/>
                <w:b/>
                <w:bCs/>
                <w:color w:val="000000"/>
                <w:sz w:val="20"/>
                <w:szCs w:val="20"/>
              </w:rPr>
              <w:t xml:space="preserve"> </w:t>
            </w:r>
            <w:r w:rsidR="009140B7" w:rsidRPr="006E0CE9">
              <w:rPr>
                <w:rFonts w:eastAsia="Times New Roman" w:cs="Calibri"/>
                <w:b/>
                <w:bCs/>
                <w:color w:val="000000"/>
                <w:sz w:val="20"/>
                <w:szCs w:val="20"/>
              </w:rPr>
              <w:t>study population</w:t>
            </w:r>
          </w:p>
        </w:tc>
        <w:tc>
          <w:tcPr>
            <w:tcW w:w="3119" w:type="dxa"/>
            <w:tcBorders>
              <w:top w:val="nil"/>
              <w:left w:val="nil"/>
              <w:bottom w:val="nil"/>
              <w:right w:val="nil"/>
            </w:tcBorders>
            <w:shd w:val="clear" w:color="auto" w:fill="auto"/>
            <w:noWrap/>
            <w:vAlign w:val="center"/>
            <w:hideMark/>
          </w:tcPr>
          <w:p w14:paraId="41F253FE" w14:textId="77777777" w:rsidR="009140B7" w:rsidRPr="006E0CE9" w:rsidRDefault="009140B7" w:rsidP="00736454">
            <w:pPr>
              <w:spacing w:after="0" w:line="240" w:lineRule="auto"/>
              <w:jc w:val="center"/>
              <w:rPr>
                <w:rFonts w:eastAsia="Times New Roman" w:cs="Calibri"/>
                <w:color w:val="000000"/>
                <w:sz w:val="20"/>
                <w:szCs w:val="20"/>
              </w:rPr>
            </w:pPr>
          </w:p>
        </w:tc>
        <w:tc>
          <w:tcPr>
            <w:tcW w:w="3118" w:type="dxa"/>
            <w:tcBorders>
              <w:top w:val="nil"/>
              <w:left w:val="nil"/>
              <w:bottom w:val="nil"/>
              <w:right w:val="nil"/>
            </w:tcBorders>
            <w:shd w:val="clear" w:color="auto" w:fill="auto"/>
            <w:noWrap/>
            <w:vAlign w:val="center"/>
            <w:hideMark/>
          </w:tcPr>
          <w:p w14:paraId="088D0EA5" w14:textId="77777777" w:rsidR="009140B7" w:rsidRPr="006E0CE9" w:rsidRDefault="009140B7" w:rsidP="00736454">
            <w:pPr>
              <w:spacing w:after="0" w:line="240" w:lineRule="auto"/>
              <w:jc w:val="center"/>
              <w:rPr>
                <w:rFonts w:eastAsia="Times New Roman" w:cs="Calibri"/>
                <w:color w:val="000000"/>
                <w:sz w:val="20"/>
                <w:szCs w:val="20"/>
              </w:rPr>
            </w:pPr>
          </w:p>
        </w:tc>
        <w:tc>
          <w:tcPr>
            <w:tcW w:w="1843" w:type="dxa"/>
            <w:tcBorders>
              <w:top w:val="nil"/>
              <w:left w:val="nil"/>
              <w:bottom w:val="nil"/>
              <w:right w:val="nil"/>
            </w:tcBorders>
            <w:shd w:val="clear" w:color="auto" w:fill="auto"/>
            <w:noWrap/>
            <w:vAlign w:val="center"/>
            <w:hideMark/>
          </w:tcPr>
          <w:p w14:paraId="26777B7A"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1594CA3A" w14:textId="77777777" w:rsidTr="00736454">
        <w:trPr>
          <w:trHeight w:val="288"/>
        </w:trPr>
        <w:tc>
          <w:tcPr>
            <w:tcW w:w="1418" w:type="dxa"/>
            <w:tcBorders>
              <w:top w:val="nil"/>
              <w:left w:val="nil"/>
              <w:bottom w:val="nil"/>
              <w:right w:val="nil"/>
            </w:tcBorders>
            <w:shd w:val="clear" w:color="auto" w:fill="auto"/>
            <w:noWrap/>
            <w:vAlign w:val="center"/>
            <w:hideMark/>
          </w:tcPr>
          <w:p w14:paraId="405DE27A"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6CC62F32" w14:textId="5F1696A8"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medication users</w:t>
            </w:r>
          </w:p>
        </w:tc>
        <w:tc>
          <w:tcPr>
            <w:tcW w:w="3119" w:type="dxa"/>
            <w:tcBorders>
              <w:top w:val="nil"/>
              <w:left w:val="nil"/>
              <w:bottom w:val="nil"/>
              <w:right w:val="nil"/>
            </w:tcBorders>
            <w:shd w:val="clear" w:color="auto" w:fill="auto"/>
            <w:noWrap/>
            <w:vAlign w:val="center"/>
            <w:hideMark/>
          </w:tcPr>
          <w:p w14:paraId="0A0D78F2"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c>
          <w:tcPr>
            <w:tcW w:w="3118" w:type="dxa"/>
            <w:tcBorders>
              <w:top w:val="nil"/>
              <w:left w:val="nil"/>
              <w:bottom w:val="nil"/>
              <w:right w:val="nil"/>
            </w:tcBorders>
            <w:shd w:val="clear" w:color="auto" w:fill="auto"/>
            <w:noWrap/>
            <w:vAlign w:val="center"/>
            <w:hideMark/>
          </w:tcPr>
          <w:p w14:paraId="41E57F0E" w14:textId="358940DB"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b21lPC9BdXRob3I+PFllYXI+MjAxODwvWWVhcj48UmVj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5MjEtOTI5PC9wYWdlcz48dm9sdW1l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b21lPC9BdXRob3I+PFllYXI+MjAxODwvWWVhcj48UmVj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4)</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1C481D32"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470EA28A" w14:textId="77777777" w:rsidTr="00736454">
        <w:trPr>
          <w:trHeight w:val="288"/>
        </w:trPr>
        <w:tc>
          <w:tcPr>
            <w:tcW w:w="1418" w:type="dxa"/>
            <w:tcBorders>
              <w:top w:val="nil"/>
              <w:left w:val="nil"/>
              <w:bottom w:val="nil"/>
              <w:right w:val="nil"/>
            </w:tcBorders>
            <w:shd w:val="clear" w:color="auto" w:fill="auto"/>
            <w:noWrap/>
            <w:vAlign w:val="center"/>
            <w:hideMark/>
          </w:tcPr>
          <w:p w14:paraId="081EDC5B"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22F834E6" w14:textId="77D3005C"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non-medication users</w:t>
            </w:r>
          </w:p>
        </w:tc>
        <w:tc>
          <w:tcPr>
            <w:tcW w:w="3119" w:type="dxa"/>
            <w:tcBorders>
              <w:top w:val="nil"/>
              <w:left w:val="nil"/>
              <w:bottom w:val="nil"/>
              <w:right w:val="nil"/>
            </w:tcBorders>
            <w:shd w:val="clear" w:color="auto" w:fill="auto"/>
            <w:noWrap/>
            <w:vAlign w:val="center"/>
            <w:hideMark/>
          </w:tcPr>
          <w:p w14:paraId="27122AFB" w14:textId="5B5D98DD"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QZXJ0aWNvbmU8L0F1dGhvcj48WWVhcj4yMDE1PC9ZZWFy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g3NC04MDwvcGFnZXM+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QZXJ0aWNvbmU8L0F1dGhvcj48WWVhcj4yMDE1PC9ZZWFy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g3NC04MDwvcGFnZXM+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5, 26)</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7F07A756" w14:textId="70E18AA1"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Fa2JsYWQ8L0F1dGhvcj48WWVhcj4yMDE1PC9ZZWFyPjxS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yNTQ1LTUzPC9wYWdlcz48dm9sdW1lPjU4PC92b2x1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Fa2JsYWQ8L0F1dGhvcj48WWVhcj4yMDE1PC9ZZWFyPjxS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7)</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63AB8B5F"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639ED938" w14:textId="77777777" w:rsidTr="00736454">
        <w:trPr>
          <w:trHeight w:val="288"/>
        </w:trPr>
        <w:tc>
          <w:tcPr>
            <w:tcW w:w="1418" w:type="dxa"/>
            <w:tcBorders>
              <w:top w:val="nil"/>
              <w:left w:val="nil"/>
              <w:bottom w:val="nil"/>
              <w:right w:val="nil"/>
            </w:tcBorders>
            <w:shd w:val="clear" w:color="auto" w:fill="auto"/>
            <w:noWrap/>
            <w:vAlign w:val="center"/>
            <w:hideMark/>
          </w:tcPr>
          <w:p w14:paraId="177E589C"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651A0F4B" w14:textId="09A03557"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individuals free of a condition</w:t>
            </w:r>
          </w:p>
        </w:tc>
        <w:tc>
          <w:tcPr>
            <w:tcW w:w="3119" w:type="dxa"/>
            <w:tcBorders>
              <w:top w:val="nil"/>
              <w:left w:val="nil"/>
              <w:bottom w:val="nil"/>
              <w:right w:val="nil"/>
            </w:tcBorders>
            <w:shd w:val="clear" w:color="auto" w:fill="auto"/>
            <w:noWrap/>
            <w:vAlign w:val="center"/>
            <w:hideMark/>
          </w:tcPr>
          <w:p w14:paraId="33C99A0C" w14:textId="5AA69DCC"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QZXJ0aWNvbmU8L0F1dGhvcj48WWVhcj4yMDE1PC9ZZWFy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g3NC04MDwvcGFnZXM+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QZXJ0aWNvbmU8L0F1dGhvcj48WWVhcj4yMDE1PC9ZZWFy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g3NC04MDwvcGFnZXM+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5, 28)</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5827841E" w14:textId="13277D7F"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EYW5pZWxlPC9BdXRob3I+PFllYXI+MjAxNTwvWWVhcj48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NTA5LTE3PC9wYWdlcz48dm9sdW1lPjM4PC92b2x1bWU+PG51bWJlcj44PC9udW1i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NTA0LTE1MTE8L3BhZ2VzPjx2b2x1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xOTE1LTE5MjM8L3BhZ2VzPjx2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kzLTEwMDwvcGFnZXM+PHZvbHVtZT42MTwvdm9sdW1lPjxudW1iZXI+MTwvbnVtYmVyPjxlZGl0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EYW5pZWxlPC9BdXRob3I+PFllYXI+MjAxNTwvWWVhcj48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kzLTEwMDwvcGFnZXM+PHZvbHVtZT42MTwvdm9sdW1lPjxudW1iZXI+MTwvbnVtYmVyPjxlZGl0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3, 29-31)</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7F0450DB"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451BFA45" w14:textId="77777777" w:rsidTr="00736454">
        <w:trPr>
          <w:trHeight w:val="288"/>
        </w:trPr>
        <w:tc>
          <w:tcPr>
            <w:tcW w:w="1418" w:type="dxa"/>
            <w:tcBorders>
              <w:top w:val="nil"/>
              <w:left w:val="nil"/>
              <w:bottom w:val="nil"/>
              <w:right w:val="nil"/>
            </w:tcBorders>
            <w:shd w:val="clear" w:color="auto" w:fill="auto"/>
            <w:noWrap/>
            <w:vAlign w:val="center"/>
            <w:hideMark/>
          </w:tcPr>
          <w:p w14:paraId="3B89EE87"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35907767" w14:textId="3510CF5E"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Adjust</w:t>
            </w:r>
            <w:r w:rsidR="00736454">
              <w:rPr>
                <w:rFonts w:eastAsia="Times New Roman" w:cs="Calibri"/>
                <w:b/>
                <w:bCs/>
                <w:color w:val="000000"/>
                <w:sz w:val="20"/>
                <w:szCs w:val="20"/>
              </w:rPr>
              <w:t>ing</w:t>
            </w:r>
            <w:r w:rsidRPr="006E0CE9">
              <w:rPr>
                <w:rFonts w:eastAsia="Times New Roman" w:cs="Calibri"/>
                <w:b/>
                <w:bCs/>
                <w:color w:val="000000"/>
                <w:sz w:val="20"/>
                <w:szCs w:val="20"/>
              </w:rPr>
              <w:t xml:space="preserve"> as a binary covariate</w:t>
            </w:r>
          </w:p>
        </w:tc>
        <w:tc>
          <w:tcPr>
            <w:tcW w:w="3119" w:type="dxa"/>
            <w:tcBorders>
              <w:top w:val="nil"/>
              <w:left w:val="nil"/>
              <w:bottom w:val="nil"/>
              <w:right w:val="nil"/>
            </w:tcBorders>
            <w:shd w:val="clear" w:color="auto" w:fill="auto"/>
            <w:noWrap/>
            <w:vAlign w:val="center"/>
            <w:hideMark/>
          </w:tcPr>
          <w:p w14:paraId="02417367" w14:textId="77777777" w:rsidR="009140B7" w:rsidRPr="006E0CE9" w:rsidRDefault="009140B7" w:rsidP="00736454">
            <w:pPr>
              <w:spacing w:after="0" w:line="240" w:lineRule="auto"/>
              <w:jc w:val="center"/>
              <w:rPr>
                <w:rFonts w:eastAsia="Times New Roman" w:cs="Calibri"/>
                <w:color w:val="000000"/>
                <w:sz w:val="20"/>
                <w:szCs w:val="20"/>
              </w:rPr>
            </w:pPr>
          </w:p>
        </w:tc>
        <w:tc>
          <w:tcPr>
            <w:tcW w:w="3118" w:type="dxa"/>
            <w:tcBorders>
              <w:top w:val="nil"/>
              <w:left w:val="nil"/>
              <w:bottom w:val="nil"/>
              <w:right w:val="nil"/>
            </w:tcBorders>
            <w:shd w:val="clear" w:color="auto" w:fill="auto"/>
            <w:noWrap/>
            <w:vAlign w:val="center"/>
            <w:hideMark/>
          </w:tcPr>
          <w:p w14:paraId="23F4E6C0" w14:textId="77777777" w:rsidR="009140B7" w:rsidRPr="006E0CE9" w:rsidRDefault="009140B7" w:rsidP="00736454">
            <w:pPr>
              <w:spacing w:after="0" w:line="240" w:lineRule="auto"/>
              <w:jc w:val="center"/>
              <w:rPr>
                <w:rFonts w:eastAsia="Times New Roman" w:cs="Calibri"/>
                <w:color w:val="000000"/>
                <w:sz w:val="20"/>
                <w:szCs w:val="20"/>
              </w:rPr>
            </w:pPr>
          </w:p>
        </w:tc>
        <w:tc>
          <w:tcPr>
            <w:tcW w:w="1843" w:type="dxa"/>
            <w:tcBorders>
              <w:top w:val="nil"/>
              <w:left w:val="nil"/>
              <w:bottom w:val="nil"/>
              <w:right w:val="nil"/>
            </w:tcBorders>
            <w:shd w:val="clear" w:color="auto" w:fill="auto"/>
            <w:noWrap/>
            <w:vAlign w:val="center"/>
            <w:hideMark/>
          </w:tcPr>
          <w:p w14:paraId="05450D4D"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56ACD16D" w14:textId="77777777" w:rsidTr="00736454">
        <w:trPr>
          <w:trHeight w:val="288"/>
        </w:trPr>
        <w:tc>
          <w:tcPr>
            <w:tcW w:w="1418" w:type="dxa"/>
            <w:tcBorders>
              <w:top w:val="nil"/>
              <w:left w:val="nil"/>
              <w:bottom w:val="nil"/>
              <w:right w:val="nil"/>
            </w:tcBorders>
            <w:shd w:val="clear" w:color="auto" w:fill="auto"/>
            <w:noWrap/>
            <w:vAlign w:val="center"/>
            <w:hideMark/>
          </w:tcPr>
          <w:p w14:paraId="5D5D04DA"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54900C97" w14:textId="77777777"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using medication (yes/no)</w:t>
            </w:r>
          </w:p>
        </w:tc>
        <w:tc>
          <w:tcPr>
            <w:tcW w:w="3119" w:type="dxa"/>
            <w:tcBorders>
              <w:top w:val="nil"/>
              <w:left w:val="nil"/>
              <w:bottom w:val="nil"/>
              <w:right w:val="nil"/>
            </w:tcBorders>
            <w:shd w:val="clear" w:color="auto" w:fill="auto"/>
            <w:noWrap/>
            <w:vAlign w:val="center"/>
          </w:tcPr>
          <w:p w14:paraId="353FDE30" w14:textId="47793F99"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GYW48L0F1dGhvcj48WWVhcj4yMDE2PC9ZZWFyPjxSZWNO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GYW48L0F1dGhvcj48WWVhcj4yMDE2PC9ZZWFyPjxSZWNO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8, 32)</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tcPr>
          <w:p w14:paraId="6E3BAF67" w14:textId="18330394"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MaXRob3ZpdXM8L0F1dGhvcj48WWVhcj4yMDE4PC9ZZWFy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xOTM1LTE5NDU8L3BhZ2VzPjx2b2x1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k3LTkwNDwvcGFnZXM+PHZvbHVtZT4zODwv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E2NC0xMTcxPC9wYWdlcz48dm9sdW1lPjQxPC92b2x1bWU+PG51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czNi00NDwvcGFnZXM+PHZvbHVtZT41ODwvdm9sdW1lPjxudW1iZXI+NDwvbnVtYmVyPjxlZGl0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MaXRob3ZpdXM8L0F1dGhvcj48WWVhcj4yMDE4PC9ZZWFy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33-37)</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02C4E5B4"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66BCBF91" w14:textId="77777777" w:rsidTr="00736454">
        <w:trPr>
          <w:trHeight w:val="288"/>
        </w:trPr>
        <w:tc>
          <w:tcPr>
            <w:tcW w:w="1418" w:type="dxa"/>
            <w:tcBorders>
              <w:top w:val="nil"/>
              <w:left w:val="nil"/>
              <w:bottom w:val="nil"/>
              <w:right w:val="nil"/>
            </w:tcBorders>
            <w:shd w:val="clear" w:color="auto" w:fill="auto"/>
            <w:noWrap/>
            <w:vAlign w:val="center"/>
            <w:hideMark/>
          </w:tcPr>
          <w:p w14:paraId="3EEB34CB"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60551354" w14:textId="77777777"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having a condition (yes/no)</w:t>
            </w:r>
          </w:p>
        </w:tc>
        <w:tc>
          <w:tcPr>
            <w:tcW w:w="3119" w:type="dxa"/>
            <w:tcBorders>
              <w:top w:val="nil"/>
              <w:left w:val="nil"/>
              <w:bottom w:val="nil"/>
              <w:right w:val="nil"/>
            </w:tcBorders>
            <w:shd w:val="clear" w:color="auto" w:fill="auto"/>
            <w:noWrap/>
            <w:vAlign w:val="center"/>
          </w:tcPr>
          <w:p w14:paraId="3AD37793" w14:textId="472E8E39"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ZXNzPC9BdXRob3I+PFllYXI+MjAxNjwvWWVhcj48UmVj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Q5My01MDE8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ZXNzPC9BdXRob3I+PFllYXI+MjAxNjwvWWVhcj48UmVj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38)</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tcPr>
          <w:p w14:paraId="5D9F181E"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c>
          <w:tcPr>
            <w:tcW w:w="1843" w:type="dxa"/>
            <w:tcBorders>
              <w:top w:val="nil"/>
              <w:left w:val="nil"/>
              <w:bottom w:val="nil"/>
              <w:right w:val="nil"/>
            </w:tcBorders>
            <w:shd w:val="clear" w:color="auto" w:fill="auto"/>
            <w:noWrap/>
            <w:vAlign w:val="center"/>
          </w:tcPr>
          <w:p w14:paraId="3B6D2F4F" w14:textId="77777777" w:rsidR="009140B7" w:rsidRPr="006E0CE9" w:rsidRDefault="009140B7" w:rsidP="00736454">
            <w:pPr>
              <w:spacing w:after="0" w:line="240" w:lineRule="auto"/>
              <w:jc w:val="center"/>
              <w:rPr>
                <w:rFonts w:eastAsia="Times New Roman" w:cs="Calibri"/>
                <w:color w:val="000000"/>
                <w:sz w:val="20"/>
                <w:szCs w:val="20"/>
              </w:rPr>
            </w:pPr>
          </w:p>
        </w:tc>
      </w:tr>
      <w:tr w:rsidR="009140B7" w:rsidRPr="006E0CE9" w14:paraId="2688788A" w14:textId="77777777" w:rsidTr="00736454">
        <w:trPr>
          <w:trHeight w:val="288"/>
        </w:trPr>
        <w:tc>
          <w:tcPr>
            <w:tcW w:w="1418" w:type="dxa"/>
            <w:tcBorders>
              <w:top w:val="nil"/>
              <w:left w:val="nil"/>
              <w:bottom w:val="single" w:sz="4" w:space="0" w:color="auto"/>
              <w:right w:val="nil"/>
            </w:tcBorders>
            <w:shd w:val="clear" w:color="auto" w:fill="auto"/>
            <w:noWrap/>
            <w:vAlign w:val="center"/>
            <w:hideMark/>
          </w:tcPr>
          <w:p w14:paraId="720DFDA8"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 </w:t>
            </w:r>
          </w:p>
        </w:tc>
        <w:tc>
          <w:tcPr>
            <w:tcW w:w="4819" w:type="dxa"/>
            <w:tcBorders>
              <w:top w:val="nil"/>
              <w:left w:val="nil"/>
              <w:bottom w:val="single" w:sz="4" w:space="0" w:color="auto"/>
              <w:right w:val="nil"/>
            </w:tcBorders>
            <w:shd w:val="clear" w:color="auto" w:fill="auto"/>
            <w:noWrap/>
            <w:vAlign w:val="center"/>
            <w:hideMark/>
          </w:tcPr>
          <w:p w14:paraId="1DC90A06" w14:textId="267BE09C"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Add</w:t>
            </w:r>
            <w:r w:rsidR="00736454">
              <w:rPr>
                <w:rFonts w:eastAsia="Times New Roman" w:cs="Calibri"/>
                <w:b/>
                <w:bCs/>
                <w:color w:val="000000"/>
                <w:sz w:val="20"/>
                <w:szCs w:val="20"/>
              </w:rPr>
              <w:t>ing</w:t>
            </w:r>
            <w:r w:rsidRPr="006E0CE9">
              <w:rPr>
                <w:rFonts w:eastAsia="Times New Roman" w:cs="Calibri"/>
                <w:b/>
                <w:bCs/>
                <w:color w:val="000000"/>
                <w:sz w:val="20"/>
                <w:szCs w:val="20"/>
              </w:rPr>
              <w:t xml:space="preserve"> a constant value to </w:t>
            </w:r>
            <w:r w:rsidR="00736454">
              <w:rPr>
                <w:rFonts w:eastAsia="Times New Roman" w:cs="Calibri"/>
                <w:b/>
                <w:bCs/>
                <w:color w:val="000000"/>
                <w:sz w:val="20"/>
                <w:szCs w:val="20"/>
              </w:rPr>
              <w:t>the treated measurements</w:t>
            </w:r>
          </w:p>
        </w:tc>
        <w:tc>
          <w:tcPr>
            <w:tcW w:w="3119" w:type="dxa"/>
            <w:tcBorders>
              <w:top w:val="nil"/>
              <w:left w:val="nil"/>
              <w:bottom w:val="single" w:sz="4" w:space="0" w:color="auto"/>
              <w:right w:val="nil"/>
            </w:tcBorders>
            <w:shd w:val="clear" w:color="auto" w:fill="auto"/>
            <w:noWrap/>
            <w:vAlign w:val="center"/>
            <w:hideMark/>
          </w:tcPr>
          <w:p w14:paraId="4492428D" w14:textId="1BAF2F00"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dWFuZzwvQXV0aG9yPjxZZWFyPjIwMTg8L1llYXI+PFJl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dWFuZzwvQXV0aG9yPjxZZWFyPjIwMTg8L1llYXI+PFJl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39)</w:t>
            </w:r>
            <w:r w:rsidRPr="006E0CE9">
              <w:rPr>
                <w:rFonts w:eastAsia="Times New Roman" w:cs="Calibri"/>
                <w:color w:val="000000"/>
                <w:sz w:val="20"/>
                <w:szCs w:val="20"/>
              </w:rPr>
              <w:fldChar w:fldCharType="end"/>
            </w:r>
          </w:p>
        </w:tc>
        <w:tc>
          <w:tcPr>
            <w:tcW w:w="3118" w:type="dxa"/>
            <w:tcBorders>
              <w:top w:val="nil"/>
              <w:left w:val="nil"/>
              <w:bottom w:val="single" w:sz="4" w:space="0" w:color="auto"/>
              <w:right w:val="nil"/>
            </w:tcBorders>
            <w:shd w:val="clear" w:color="auto" w:fill="auto"/>
            <w:noWrap/>
            <w:vAlign w:val="center"/>
            <w:hideMark/>
          </w:tcPr>
          <w:p w14:paraId="3A0FE1CE"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c>
          <w:tcPr>
            <w:tcW w:w="1843" w:type="dxa"/>
            <w:tcBorders>
              <w:top w:val="nil"/>
              <w:left w:val="nil"/>
              <w:bottom w:val="single" w:sz="4" w:space="0" w:color="auto"/>
              <w:right w:val="nil"/>
            </w:tcBorders>
            <w:shd w:val="clear" w:color="auto" w:fill="auto"/>
            <w:noWrap/>
            <w:vAlign w:val="center"/>
            <w:hideMark/>
          </w:tcPr>
          <w:p w14:paraId="0E5679B9"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046D1B57" w14:textId="77777777" w:rsidTr="00736454">
        <w:trPr>
          <w:trHeight w:val="288"/>
        </w:trPr>
        <w:tc>
          <w:tcPr>
            <w:tcW w:w="1418" w:type="dxa"/>
            <w:tcBorders>
              <w:top w:val="nil"/>
              <w:left w:val="nil"/>
              <w:bottom w:val="nil"/>
              <w:right w:val="nil"/>
            </w:tcBorders>
            <w:shd w:val="clear" w:color="auto" w:fill="auto"/>
            <w:noWrap/>
            <w:vAlign w:val="center"/>
            <w:hideMark/>
          </w:tcPr>
          <w:p w14:paraId="5C8500CD"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Outcome</w:t>
            </w:r>
          </w:p>
        </w:tc>
        <w:tc>
          <w:tcPr>
            <w:tcW w:w="4819" w:type="dxa"/>
            <w:tcBorders>
              <w:top w:val="nil"/>
              <w:left w:val="nil"/>
              <w:bottom w:val="nil"/>
              <w:right w:val="nil"/>
            </w:tcBorders>
            <w:shd w:val="clear" w:color="auto" w:fill="auto"/>
            <w:noWrap/>
            <w:vAlign w:val="center"/>
            <w:hideMark/>
          </w:tcPr>
          <w:p w14:paraId="757C9AED" w14:textId="13FD8AE8" w:rsidR="009140B7" w:rsidRPr="006E0CE9" w:rsidRDefault="00736454"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Ignor</w:t>
            </w:r>
            <w:r>
              <w:rPr>
                <w:rFonts w:eastAsia="Times New Roman" w:cs="Calibri"/>
                <w:b/>
                <w:bCs/>
                <w:color w:val="000000"/>
                <w:sz w:val="20"/>
                <w:szCs w:val="20"/>
              </w:rPr>
              <w:t>ing</w:t>
            </w:r>
            <w:r w:rsidRPr="006E0CE9">
              <w:rPr>
                <w:rFonts w:eastAsia="Times New Roman" w:cs="Calibri"/>
                <w:b/>
                <w:bCs/>
                <w:color w:val="000000"/>
                <w:sz w:val="20"/>
                <w:szCs w:val="20"/>
              </w:rPr>
              <w:t xml:space="preserve"> medication use</w:t>
            </w:r>
          </w:p>
        </w:tc>
        <w:tc>
          <w:tcPr>
            <w:tcW w:w="3119" w:type="dxa"/>
            <w:tcBorders>
              <w:top w:val="nil"/>
              <w:left w:val="nil"/>
              <w:bottom w:val="nil"/>
              <w:right w:val="nil"/>
            </w:tcBorders>
            <w:shd w:val="clear" w:color="auto" w:fill="auto"/>
            <w:noWrap/>
            <w:vAlign w:val="center"/>
            <w:hideMark/>
          </w:tcPr>
          <w:p w14:paraId="485069DD" w14:textId="4FA154C8"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NjYzMjwvc3R5bGU+PC91cmw+PC9yZWxhdGVkLXVybHM+PC91cmxzPjxjdXN0b20yPlBNQzY0NDM0
NTk8L2N1c3RvbTI+PGN1c3RvbTY+TklITVMxNTIxODgyPC9jdXN0b202PjxlbGVjdHJvbmljLXJl
c291cmNlLW51bT4xMC4xMTYxL2NpcmN1bGF0aW9uYWhhLjExOC4wMzY2MzI8L2VsZWN0cm9uaWMt
cmVzb3VyY2UtbnVtPjxyZW1vdGUtZGF0YWJhc2UtcHJvdmlkZXI+TkxNPC9yZW1vdGUtZGF0YWJh
c2UtcHJvdmlkZXI+PGxhbmd1YWdlPmVuZzwvbGFuZ3VhZ2U+PC9yZWNvcmQ+PC9DaXRlPjwvRW5k
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b3ZpPC9BdXRob3I+PFllYXI+MjAxNjwvWWVhcj48UmVj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E2OTgtMTcwOTwvcGFnZXM+PHZvbHVtZT4xMzk8L3ZvbHVtZT48bnVtYmVy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==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001F3C55">
              <w:rPr>
                <w:rFonts w:eastAsia="Times New Roman" w:cs="Calibri"/>
                <w:color w:val="000000"/>
                <w:sz w:val="20"/>
                <w:szCs w:val="20"/>
              </w:rPr>
              <w:fldChar w:fldCharType="begin">
                <w:fldData xml:space="preserve">NjYzMjwvc3R5bGU+PC91cmw+PC9yZWxhdGVkLXVybHM+PC91cmxzPjxjdXN0b20yPlBNQzY0NDM0
NTk8L2N1c3RvbTI+PGN1c3RvbTY+TklITVMxNTIxODgyPC9jdXN0b202PjxlbGVjdHJvbmljLXJl
c291cmNlLW51bT4xMC4xMTYxL2NpcmN1bGF0aW9uYWhhLjExOC4wMzY2MzI8L2VsZWN0cm9uaWMt
cmVzb3VyY2UtbnVtPjxyZW1vdGUtZGF0YWJhc2UtcHJvdmlkZXI+TkxNPC9yZW1vdGUtZGF0YWJh
c2UtcHJvdmlkZXI+PGxhbmd1YWdlPmVuZzwvbGFuZ3VhZ2U+PC9yZWNvcmQ+PC9DaXRlPjwvRW5k
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 4, 6, 40-45)</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4FFA0F30" w14:textId="43259CBE"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WYXNhbjwvQXV0aG9yPjxZZWFyPjIwMTk8L1llYXI+PFJl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lZGl0aW9uPjIwMTkvMDcvMTc8L2VkaXRpb24+PGtleXdv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ODExLTc8L3BhZ2VzPjx2b2x1bWU+Mzk8L3ZvbHVt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MzE0LTMzMjY8L3BhZ2VzPjx2b2x1bWU+NjU8L3ZvbHVtZT48bnVt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IxOTMtMjAyPC9wYWdl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yNTAtODwvcGFnZXM+PHZvbHVtZT4z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3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IwNTEt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WYXNhbjwvQXV0aG9yPjxZZWFyPjIwMTk8L1llYXI+PFJl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yNTAtODwvcGFnZXM+PHZvbHVtZT4z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E3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IwNTEt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5, 46-52)</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47257E5A" w14:textId="361B53CD"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UERUM09PbkdYVCUyRlNkRWtmaWM3WjJNSWVFS0E5dTc1YkkzS3pJYUV5bTNvbFB0ckRxVDJKQnhE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4NTMtODYxPC9wYWdlcz48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NYWk8L0F1dGhvcj48WWVhcj4yMDE5PC9ZZWFyPjxSZWNO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E4MS0xODk8L3BhZ2VzPjx2b2x1bWU+MTg3PC92b2x1bWU+PG51bWJlcj4yPC9udW1i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TA3MS0zPC9w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==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001F3C55">
              <w:rPr>
                <w:rFonts w:eastAsia="Times New Roman" w:cs="Calibri"/>
                <w:color w:val="000000"/>
                <w:sz w:val="20"/>
                <w:szCs w:val="20"/>
              </w:rPr>
              <w:fldChar w:fldCharType="begin">
                <w:fldData xml:space="preserve">UERUM09PbkdYVCUyRlNkRWtmaWM3WjJNSWVFS0E5dTc1YkkzS3pJYUV5bTNvbFB0ckRxVDJKQnhE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4NTMtODYxPC9wYWdlcz48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53-63)</w:t>
            </w:r>
            <w:r w:rsidRPr="006E0CE9">
              <w:rPr>
                <w:rFonts w:eastAsia="Times New Roman" w:cs="Calibri"/>
                <w:color w:val="000000"/>
                <w:sz w:val="20"/>
                <w:szCs w:val="20"/>
              </w:rPr>
              <w:fldChar w:fldCharType="end"/>
            </w:r>
          </w:p>
        </w:tc>
      </w:tr>
      <w:tr w:rsidR="009140B7" w:rsidRPr="006E0CE9" w14:paraId="0F8B1F28" w14:textId="77777777" w:rsidTr="00736454">
        <w:trPr>
          <w:trHeight w:val="288"/>
        </w:trPr>
        <w:tc>
          <w:tcPr>
            <w:tcW w:w="1418" w:type="dxa"/>
            <w:tcBorders>
              <w:top w:val="nil"/>
              <w:left w:val="nil"/>
              <w:bottom w:val="nil"/>
              <w:right w:val="nil"/>
            </w:tcBorders>
            <w:shd w:val="clear" w:color="auto" w:fill="auto"/>
            <w:noWrap/>
            <w:vAlign w:val="center"/>
            <w:hideMark/>
          </w:tcPr>
          <w:p w14:paraId="68BE8782"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70617B30"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Restricting study population</w:t>
            </w:r>
          </w:p>
        </w:tc>
        <w:tc>
          <w:tcPr>
            <w:tcW w:w="3119" w:type="dxa"/>
            <w:tcBorders>
              <w:top w:val="nil"/>
              <w:left w:val="nil"/>
              <w:bottom w:val="nil"/>
              <w:right w:val="nil"/>
            </w:tcBorders>
            <w:shd w:val="clear" w:color="auto" w:fill="auto"/>
            <w:noWrap/>
            <w:vAlign w:val="center"/>
            <w:hideMark/>
          </w:tcPr>
          <w:p w14:paraId="66BFCF08" w14:textId="77777777" w:rsidR="009140B7" w:rsidRPr="006E0CE9" w:rsidRDefault="009140B7" w:rsidP="00736454">
            <w:pPr>
              <w:spacing w:after="0" w:line="240" w:lineRule="auto"/>
              <w:jc w:val="center"/>
              <w:rPr>
                <w:rFonts w:eastAsia="Times New Roman" w:cs="Calibri"/>
                <w:color w:val="000000"/>
                <w:sz w:val="20"/>
                <w:szCs w:val="20"/>
              </w:rPr>
            </w:pPr>
          </w:p>
        </w:tc>
        <w:tc>
          <w:tcPr>
            <w:tcW w:w="3118" w:type="dxa"/>
            <w:tcBorders>
              <w:top w:val="nil"/>
              <w:left w:val="nil"/>
              <w:bottom w:val="nil"/>
              <w:right w:val="nil"/>
            </w:tcBorders>
            <w:shd w:val="clear" w:color="auto" w:fill="auto"/>
            <w:noWrap/>
            <w:vAlign w:val="center"/>
            <w:hideMark/>
          </w:tcPr>
          <w:p w14:paraId="677643A4" w14:textId="77777777" w:rsidR="009140B7" w:rsidRPr="006E0CE9" w:rsidRDefault="009140B7" w:rsidP="00736454">
            <w:pPr>
              <w:spacing w:after="0" w:line="240" w:lineRule="auto"/>
              <w:jc w:val="center"/>
              <w:rPr>
                <w:rFonts w:eastAsia="Times New Roman" w:cs="Calibri"/>
                <w:color w:val="000000"/>
                <w:sz w:val="20"/>
                <w:szCs w:val="20"/>
              </w:rPr>
            </w:pPr>
          </w:p>
        </w:tc>
        <w:tc>
          <w:tcPr>
            <w:tcW w:w="1843" w:type="dxa"/>
            <w:tcBorders>
              <w:top w:val="nil"/>
              <w:left w:val="nil"/>
              <w:bottom w:val="nil"/>
              <w:right w:val="nil"/>
            </w:tcBorders>
            <w:shd w:val="clear" w:color="auto" w:fill="auto"/>
            <w:noWrap/>
            <w:vAlign w:val="center"/>
            <w:hideMark/>
          </w:tcPr>
          <w:p w14:paraId="3F0DCD56" w14:textId="77777777" w:rsidR="009140B7" w:rsidRPr="006E0CE9" w:rsidRDefault="009140B7" w:rsidP="00736454">
            <w:pPr>
              <w:spacing w:after="0" w:line="240" w:lineRule="auto"/>
              <w:jc w:val="center"/>
              <w:rPr>
                <w:rFonts w:eastAsia="Times New Roman" w:cs="Calibri"/>
                <w:color w:val="000000"/>
                <w:sz w:val="20"/>
                <w:szCs w:val="20"/>
              </w:rPr>
            </w:pPr>
          </w:p>
        </w:tc>
      </w:tr>
      <w:tr w:rsidR="009140B7" w:rsidRPr="006E0CE9" w14:paraId="0277B109" w14:textId="77777777" w:rsidTr="00736454">
        <w:trPr>
          <w:trHeight w:val="288"/>
        </w:trPr>
        <w:tc>
          <w:tcPr>
            <w:tcW w:w="1418" w:type="dxa"/>
            <w:tcBorders>
              <w:top w:val="nil"/>
              <w:left w:val="nil"/>
              <w:bottom w:val="nil"/>
              <w:right w:val="nil"/>
            </w:tcBorders>
            <w:shd w:val="clear" w:color="auto" w:fill="auto"/>
            <w:noWrap/>
            <w:vAlign w:val="center"/>
            <w:hideMark/>
          </w:tcPr>
          <w:p w14:paraId="6736FCDF"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438FF1D2" w14:textId="2348034C"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non-medication users</w:t>
            </w:r>
          </w:p>
        </w:tc>
        <w:tc>
          <w:tcPr>
            <w:tcW w:w="3119" w:type="dxa"/>
            <w:tcBorders>
              <w:top w:val="nil"/>
              <w:left w:val="nil"/>
              <w:bottom w:val="nil"/>
              <w:right w:val="nil"/>
            </w:tcBorders>
            <w:shd w:val="clear" w:color="auto" w:fill="auto"/>
            <w:noWrap/>
            <w:vAlign w:val="center"/>
            <w:hideMark/>
          </w:tcPr>
          <w:p w14:paraId="043CD3F8" w14:textId="6C306D61"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HbmF0aXVjPC9BdXRob3I+PFllYXI+MjAxNzwvWWVhcj48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HbmF0aXVjPC9BdXRob3I+PFllYXI+MjAxNzwvWWVhcj48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64)</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2C9C79EE" w14:textId="5A4FC0DD"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YW48L0F1dGhvcj48WWVhcj4yMDE4PC9ZZWFyPjxSZWNO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yNzMzLTI3Mzk8L3BhZ2VzPjx2b2x1bWU+MjA8L3ZvbHVtZT48bnVtYmVyPjEy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1NjItNTY5PC9wYWdl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YW48L0F1dGhvcj48WWVhcj4yMDE4PC9ZZWFyPjxSZWNO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7, 65, 66)</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09FE7914" w14:textId="07C8E394"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NZWVrczwvQXV0aG9yPjxZZWFyPjIwMTk8L1llYXI+PFJl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NTgtNzA8L3BhZ2VzPjx2b2x1bWU+NDg8L3ZvbHVtZT48bnVtYmVyPjE8L251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xNTM5LTE1NTA8L3BhZ2VzPjx2b2x1bWU+NDU8L3ZvbHVtZT48bnVtYmVyPjU8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NZWVrczwvQXV0aG9yPjxZZWFyPjIwMTk8L1llYXI+PFJl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67-69)</w:t>
            </w:r>
            <w:r w:rsidRPr="006E0CE9">
              <w:rPr>
                <w:rFonts w:eastAsia="Times New Roman" w:cs="Calibri"/>
                <w:color w:val="000000"/>
                <w:sz w:val="20"/>
                <w:szCs w:val="20"/>
              </w:rPr>
              <w:fldChar w:fldCharType="end"/>
            </w:r>
          </w:p>
        </w:tc>
      </w:tr>
      <w:tr w:rsidR="009140B7" w:rsidRPr="006E0CE9" w14:paraId="42140B34" w14:textId="77777777" w:rsidTr="00736454">
        <w:trPr>
          <w:trHeight w:val="288"/>
        </w:trPr>
        <w:tc>
          <w:tcPr>
            <w:tcW w:w="1418" w:type="dxa"/>
            <w:tcBorders>
              <w:top w:val="nil"/>
              <w:left w:val="nil"/>
              <w:bottom w:val="nil"/>
              <w:right w:val="nil"/>
            </w:tcBorders>
            <w:shd w:val="clear" w:color="auto" w:fill="auto"/>
            <w:noWrap/>
            <w:vAlign w:val="center"/>
            <w:hideMark/>
          </w:tcPr>
          <w:p w14:paraId="44CF65A9"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637BD17F" w14:textId="5A53FFA0"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individuals free of a condition</w:t>
            </w:r>
          </w:p>
        </w:tc>
        <w:tc>
          <w:tcPr>
            <w:tcW w:w="3119" w:type="dxa"/>
            <w:tcBorders>
              <w:top w:val="nil"/>
              <w:left w:val="nil"/>
              <w:bottom w:val="nil"/>
              <w:right w:val="nil"/>
            </w:tcBorders>
            <w:shd w:val="clear" w:color="auto" w:fill="auto"/>
            <w:noWrap/>
            <w:vAlign w:val="center"/>
            <w:hideMark/>
          </w:tcPr>
          <w:p w14:paraId="2020E276"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c>
          <w:tcPr>
            <w:tcW w:w="3118" w:type="dxa"/>
            <w:tcBorders>
              <w:top w:val="nil"/>
              <w:left w:val="nil"/>
              <w:bottom w:val="nil"/>
              <w:right w:val="nil"/>
            </w:tcBorders>
            <w:shd w:val="clear" w:color="auto" w:fill="auto"/>
            <w:noWrap/>
            <w:vAlign w:val="center"/>
            <w:hideMark/>
          </w:tcPr>
          <w:p w14:paraId="289C7CDF" w14:textId="1BDDB482"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EYW5pZWxlPC9BdXRob3I+PFllYXI+MjAxNTwvWWVhcj48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1MDktMTc8L3BhZ2VzPjx2b2x1bWU+Mzg8L3ZvbHVtZT48bnVtYmVyPjg8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NzA5LTE3PC9wYWdlcz48dm9sdW1lPjU4PC92b2x1bWU+PG51bWJlcj4xMjwvbnVtYmVy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EYW5pZWxlPC9BdXRob3I+PFllYXI+MjAxNTwvWWVhcj48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HBhZ2VzPjE1MDktMTc8L3BhZ2VzPjx2b2x1bWU+Mzg8L3ZvbHVtZT48bnVtYmVyPjg8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5, 29, 70, 71)</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166F2CBD" w14:textId="6EC7284E"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dWFuZzwvQXV0aG9yPjxZZWFyPjIwMTg8L1llYXI+PFJl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ZWRpdGlvbj4yMDE4LzEwLzMwPC9lZGl0aW9uPjxkYXRlcz48eWVh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==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dWFuZzwvQXV0aG9yPjxZZWFyPjIwMTg8L1llYXI+PFJl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==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72)</w:t>
            </w:r>
            <w:r w:rsidRPr="006E0CE9">
              <w:rPr>
                <w:rFonts w:eastAsia="Times New Roman" w:cs="Calibri"/>
                <w:color w:val="000000"/>
                <w:sz w:val="20"/>
                <w:szCs w:val="20"/>
              </w:rPr>
              <w:fldChar w:fldCharType="end"/>
            </w:r>
          </w:p>
        </w:tc>
      </w:tr>
      <w:tr w:rsidR="009140B7" w:rsidRPr="006E0CE9" w14:paraId="7B5D904D" w14:textId="77777777" w:rsidTr="00736454">
        <w:trPr>
          <w:trHeight w:val="288"/>
        </w:trPr>
        <w:tc>
          <w:tcPr>
            <w:tcW w:w="1418" w:type="dxa"/>
            <w:tcBorders>
              <w:top w:val="nil"/>
              <w:left w:val="nil"/>
              <w:bottom w:val="nil"/>
              <w:right w:val="nil"/>
            </w:tcBorders>
            <w:shd w:val="clear" w:color="auto" w:fill="auto"/>
            <w:noWrap/>
            <w:vAlign w:val="center"/>
            <w:hideMark/>
          </w:tcPr>
          <w:p w14:paraId="1925E2FA"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5D8141F9"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Adjusting as a binary covariate</w:t>
            </w:r>
          </w:p>
        </w:tc>
        <w:tc>
          <w:tcPr>
            <w:tcW w:w="3119" w:type="dxa"/>
            <w:tcBorders>
              <w:top w:val="nil"/>
              <w:left w:val="nil"/>
              <w:bottom w:val="nil"/>
              <w:right w:val="nil"/>
            </w:tcBorders>
            <w:shd w:val="clear" w:color="auto" w:fill="auto"/>
            <w:noWrap/>
            <w:vAlign w:val="center"/>
          </w:tcPr>
          <w:p w14:paraId="42CCCD4A" w14:textId="77777777" w:rsidR="009140B7" w:rsidRPr="006E0CE9" w:rsidRDefault="009140B7" w:rsidP="00736454">
            <w:pPr>
              <w:spacing w:after="0" w:line="240" w:lineRule="auto"/>
              <w:jc w:val="center"/>
              <w:rPr>
                <w:rFonts w:ascii="Times New Roman" w:eastAsia="Times New Roman" w:hAnsi="Times New Roman"/>
                <w:sz w:val="20"/>
                <w:szCs w:val="20"/>
              </w:rPr>
            </w:pPr>
          </w:p>
        </w:tc>
        <w:tc>
          <w:tcPr>
            <w:tcW w:w="3118" w:type="dxa"/>
            <w:tcBorders>
              <w:top w:val="nil"/>
              <w:left w:val="nil"/>
              <w:bottom w:val="nil"/>
              <w:right w:val="nil"/>
            </w:tcBorders>
            <w:shd w:val="clear" w:color="auto" w:fill="auto"/>
            <w:noWrap/>
            <w:vAlign w:val="center"/>
          </w:tcPr>
          <w:p w14:paraId="45EC75EF" w14:textId="77777777" w:rsidR="009140B7" w:rsidRPr="006E0CE9" w:rsidRDefault="009140B7" w:rsidP="00736454">
            <w:pPr>
              <w:spacing w:after="0" w:line="240" w:lineRule="auto"/>
              <w:jc w:val="center"/>
              <w:rPr>
                <w:rFonts w:ascii="Times New Roman" w:eastAsia="Times New Roman" w:hAnsi="Times New Roman"/>
                <w:sz w:val="20"/>
                <w:szCs w:val="20"/>
              </w:rPr>
            </w:pPr>
          </w:p>
        </w:tc>
        <w:tc>
          <w:tcPr>
            <w:tcW w:w="1843" w:type="dxa"/>
            <w:tcBorders>
              <w:top w:val="nil"/>
              <w:left w:val="nil"/>
              <w:bottom w:val="nil"/>
              <w:right w:val="nil"/>
            </w:tcBorders>
            <w:shd w:val="clear" w:color="auto" w:fill="auto"/>
            <w:noWrap/>
            <w:vAlign w:val="center"/>
          </w:tcPr>
          <w:p w14:paraId="1B753ACD" w14:textId="77777777" w:rsidR="009140B7" w:rsidRPr="006E0CE9" w:rsidRDefault="009140B7" w:rsidP="00736454">
            <w:pPr>
              <w:spacing w:after="0" w:line="240" w:lineRule="auto"/>
              <w:jc w:val="center"/>
              <w:rPr>
                <w:rFonts w:ascii="Times New Roman" w:eastAsia="Times New Roman" w:hAnsi="Times New Roman"/>
                <w:sz w:val="20"/>
                <w:szCs w:val="20"/>
              </w:rPr>
            </w:pPr>
          </w:p>
        </w:tc>
      </w:tr>
      <w:tr w:rsidR="009140B7" w:rsidRPr="006E0CE9" w14:paraId="6F9255F7" w14:textId="77777777" w:rsidTr="00736454">
        <w:trPr>
          <w:trHeight w:val="288"/>
        </w:trPr>
        <w:tc>
          <w:tcPr>
            <w:tcW w:w="1418" w:type="dxa"/>
            <w:tcBorders>
              <w:top w:val="nil"/>
              <w:left w:val="nil"/>
              <w:bottom w:val="nil"/>
              <w:right w:val="nil"/>
            </w:tcBorders>
            <w:shd w:val="clear" w:color="auto" w:fill="auto"/>
            <w:noWrap/>
            <w:vAlign w:val="center"/>
            <w:hideMark/>
          </w:tcPr>
          <w:p w14:paraId="4F75E544" w14:textId="77777777" w:rsidR="009140B7" w:rsidRPr="006E0CE9" w:rsidRDefault="009140B7" w:rsidP="00736454">
            <w:pPr>
              <w:spacing w:after="0" w:line="240" w:lineRule="auto"/>
              <w:jc w:val="center"/>
              <w:rPr>
                <w:rFonts w:ascii="Times New Roman" w:eastAsia="Times New Roman" w:hAnsi="Times New Roman"/>
                <w:sz w:val="20"/>
                <w:szCs w:val="20"/>
              </w:rPr>
            </w:pPr>
          </w:p>
        </w:tc>
        <w:tc>
          <w:tcPr>
            <w:tcW w:w="4819" w:type="dxa"/>
            <w:tcBorders>
              <w:top w:val="nil"/>
              <w:left w:val="nil"/>
              <w:bottom w:val="nil"/>
              <w:right w:val="nil"/>
            </w:tcBorders>
            <w:shd w:val="clear" w:color="auto" w:fill="auto"/>
            <w:noWrap/>
            <w:vAlign w:val="center"/>
            <w:hideMark/>
          </w:tcPr>
          <w:p w14:paraId="78E92EF3" w14:textId="77777777"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using medication (yes/no)</w:t>
            </w:r>
          </w:p>
        </w:tc>
        <w:tc>
          <w:tcPr>
            <w:tcW w:w="3119" w:type="dxa"/>
            <w:tcBorders>
              <w:top w:val="nil"/>
              <w:left w:val="nil"/>
              <w:bottom w:val="nil"/>
              <w:right w:val="nil"/>
            </w:tcBorders>
            <w:shd w:val="clear" w:color="auto" w:fill="auto"/>
            <w:noWrap/>
            <w:vAlign w:val="center"/>
          </w:tcPr>
          <w:p w14:paraId="24BB2AE6" w14:textId="32C87662"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SZW48L0F1dGhvcj48WWVhcj4yMDE4PC9ZZWFyPjxSZWNO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YxMC02MTc8L3BhZ2VzPjx2b2x1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U0NC01NTU8L3BhZ2VzPjx2b2x1bWU+MTM1PC92b2x1bWU+PG51bWJlcj42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SZW48L0F1dGhvcj48WWVhcj4yMDE4PC9ZZWFyPjxSZWNO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73-77)</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tcPr>
          <w:p w14:paraId="3B696E88" w14:textId="07BBB2B2"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MaXRob3ZpdXM8L0F1dGhvcj48WWVhcj4yMDE4PC9ZZWFy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5MzUtMTk0NTwvcGFnZXM+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3MjktMzc8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MaXRob3ZpdXM8L0F1dGhvcj48WWVhcj4yMDE4PC9ZZWFy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33, 78, 79)</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tcPr>
          <w:p w14:paraId="56C21AFE" w14:textId="1A876DAA"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dWFuZzwvQXV0aG9yPjxZZWFyPjIwMTg8L1llYXI+PFJl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GVkaXRpb24+MjAxOC8xMC8zMDwvZWRpdGlvbj48ZGF0ZXM+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dWFuZzwvQXV0aG9yPjxZZWFyPjIwMTg8L1llYXI+PFJl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72, 80)</w:t>
            </w:r>
            <w:r w:rsidRPr="006E0CE9">
              <w:rPr>
                <w:rFonts w:eastAsia="Times New Roman" w:cs="Calibri"/>
                <w:color w:val="000000"/>
                <w:sz w:val="20"/>
                <w:szCs w:val="20"/>
              </w:rPr>
              <w:fldChar w:fldCharType="end"/>
            </w:r>
          </w:p>
        </w:tc>
      </w:tr>
      <w:tr w:rsidR="009140B7" w:rsidRPr="006E0CE9" w14:paraId="62EDDE31" w14:textId="77777777" w:rsidTr="00736454">
        <w:trPr>
          <w:trHeight w:val="288"/>
        </w:trPr>
        <w:tc>
          <w:tcPr>
            <w:tcW w:w="1418" w:type="dxa"/>
            <w:tcBorders>
              <w:top w:val="nil"/>
              <w:left w:val="nil"/>
              <w:bottom w:val="single" w:sz="4" w:space="0" w:color="auto"/>
              <w:right w:val="nil"/>
            </w:tcBorders>
            <w:shd w:val="clear" w:color="auto" w:fill="auto"/>
            <w:noWrap/>
            <w:vAlign w:val="center"/>
            <w:hideMark/>
          </w:tcPr>
          <w:p w14:paraId="5BF8E0CF"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 </w:t>
            </w:r>
          </w:p>
        </w:tc>
        <w:tc>
          <w:tcPr>
            <w:tcW w:w="4819" w:type="dxa"/>
            <w:tcBorders>
              <w:top w:val="nil"/>
              <w:left w:val="nil"/>
              <w:bottom w:val="single" w:sz="4" w:space="0" w:color="auto"/>
              <w:right w:val="nil"/>
            </w:tcBorders>
            <w:shd w:val="clear" w:color="auto" w:fill="auto"/>
            <w:noWrap/>
            <w:vAlign w:val="center"/>
            <w:hideMark/>
          </w:tcPr>
          <w:p w14:paraId="75D55D9B" w14:textId="07623438" w:rsidR="009140B7" w:rsidRPr="006E0CE9" w:rsidRDefault="00736454"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Add</w:t>
            </w:r>
            <w:r>
              <w:rPr>
                <w:rFonts w:eastAsia="Times New Roman" w:cs="Calibri"/>
                <w:b/>
                <w:bCs/>
                <w:color w:val="000000"/>
                <w:sz w:val="20"/>
                <w:szCs w:val="20"/>
              </w:rPr>
              <w:t>ing</w:t>
            </w:r>
            <w:r w:rsidRPr="006E0CE9">
              <w:rPr>
                <w:rFonts w:eastAsia="Times New Roman" w:cs="Calibri"/>
                <w:b/>
                <w:bCs/>
                <w:color w:val="000000"/>
                <w:sz w:val="20"/>
                <w:szCs w:val="20"/>
              </w:rPr>
              <w:t xml:space="preserve"> a constant value to </w:t>
            </w:r>
            <w:r>
              <w:rPr>
                <w:rFonts w:eastAsia="Times New Roman" w:cs="Calibri"/>
                <w:b/>
                <w:bCs/>
                <w:color w:val="000000"/>
                <w:sz w:val="20"/>
                <w:szCs w:val="20"/>
              </w:rPr>
              <w:t>the treated measurements</w:t>
            </w:r>
          </w:p>
        </w:tc>
        <w:tc>
          <w:tcPr>
            <w:tcW w:w="3119" w:type="dxa"/>
            <w:tcBorders>
              <w:top w:val="nil"/>
              <w:left w:val="nil"/>
              <w:bottom w:val="single" w:sz="4" w:space="0" w:color="auto"/>
              <w:right w:val="nil"/>
            </w:tcBorders>
            <w:shd w:val="clear" w:color="auto" w:fill="auto"/>
            <w:noWrap/>
            <w:vAlign w:val="center"/>
            <w:hideMark/>
          </w:tcPr>
          <w:p w14:paraId="1574FF8B" w14:textId="673F0E1B"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QYXpva2k8L0F1dGhvcj48WWVhcj4yMDE4PC9ZZWFyPjxS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2NTMtNjYxPC9w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QYXpva2k8L0F1dGhvcj48WWVhcj4yMDE4PC9ZZWFyPjxS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81, 82)</w:t>
            </w:r>
            <w:r w:rsidRPr="006E0CE9">
              <w:rPr>
                <w:rFonts w:eastAsia="Times New Roman" w:cs="Calibri"/>
                <w:color w:val="000000"/>
                <w:sz w:val="20"/>
                <w:szCs w:val="20"/>
              </w:rPr>
              <w:fldChar w:fldCharType="end"/>
            </w:r>
          </w:p>
        </w:tc>
        <w:tc>
          <w:tcPr>
            <w:tcW w:w="3118" w:type="dxa"/>
            <w:tcBorders>
              <w:top w:val="nil"/>
              <w:left w:val="nil"/>
              <w:bottom w:val="single" w:sz="4" w:space="0" w:color="auto"/>
              <w:right w:val="nil"/>
            </w:tcBorders>
            <w:shd w:val="clear" w:color="auto" w:fill="auto"/>
            <w:noWrap/>
            <w:vAlign w:val="center"/>
            <w:hideMark/>
          </w:tcPr>
          <w:p w14:paraId="447C3144"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c>
          <w:tcPr>
            <w:tcW w:w="1843" w:type="dxa"/>
            <w:tcBorders>
              <w:top w:val="nil"/>
              <w:left w:val="nil"/>
              <w:bottom w:val="single" w:sz="4" w:space="0" w:color="auto"/>
              <w:right w:val="nil"/>
            </w:tcBorders>
            <w:shd w:val="clear" w:color="auto" w:fill="auto"/>
            <w:noWrap/>
            <w:vAlign w:val="center"/>
            <w:hideMark/>
          </w:tcPr>
          <w:p w14:paraId="6B7AD943" w14:textId="4EA965DA"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TY2FubmVsbCBCcnlhbjwvQXV0aG9yPjxZZWFyPjIwMTk8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TY2FubmVsbCBCcnlhbjwvQXV0aG9yPjxZZWFyPjIwMTk8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83)</w:t>
            </w:r>
            <w:r w:rsidRPr="006E0CE9">
              <w:rPr>
                <w:rFonts w:eastAsia="Times New Roman" w:cs="Calibri"/>
                <w:color w:val="000000"/>
                <w:sz w:val="20"/>
                <w:szCs w:val="20"/>
              </w:rPr>
              <w:fldChar w:fldCharType="end"/>
            </w:r>
          </w:p>
        </w:tc>
      </w:tr>
      <w:tr w:rsidR="009140B7" w:rsidRPr="006E0CE9" w14:paraId="22D68CF3" w14:textId="77777777" w:rsidTr="00736454">
        <w:trPr>
          <w:trHeight w:val="288"/>
        </w:trPr>
        <w:tc>
          <w:tcPr>
            <w:tcW w:w="1418" w:type="dxa"/>
            <w:tcBorders>
              <w:top w:val="nil"/>
              <w:left w:val="nil"/>
              <w:bottom w:val="nil"/>
              <w:right w:val="nil"/>
            </w:tcBorders>
            <w:shd w:val="clear" w:color="auto" w:fill="auto"/>
            <w:noWrap/>
            <w:vAlign w:val="center"/>
            <w:hideMark/>
          </w:tcPr>
          <w:p w14:paraId="5A71EB92"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Confounder</w:t>
            </w:r>
          </w:p>
        </w:tc>
        <w:tc>
          <w:tcPr>
            <w:tcW w:w="4819" w:type="dxa"/>
            <w:tcBorders>
              <w:top w:val="nil"/>
              <w:left w:val="nil"/>
              <w:bottom w:val="nil"/>
              <w:right w:val="nil"/>
            </w:tcBorders>
            <w:shd w:val="clear" w:color="auto" w:fill="auto"/>
            <w:noWrap/>
            <w:vAlign w:val="center"/>
            <w:hideMark/>
          </w:tcPr>
          <w:p w14:paraId="5F671DD9" w14:textId="60ABDAA0" w:rsidR="009140B7" w:rsidRPr="006E0CE9" w:rsidRDefault="00736454"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Ignor</w:t>
            </w:r>
            <w:r>
              <w:rPr>
                <w:rFonts w:eastAsia="Times New Roman" w:cs="Calibri"/>
                <w:b/>
                <w:bCs/>
                <w:color w:val="000000"/>
                <w:sz w:val="20"/>
                <w:szCs w:val="20"/>
              </w:rPr>
              <w:t>ing</w:t>
            </w:r>
            <w:r w:rsidRPr="006E0CE9">
              <w:rPr>
                <w:rFonts w:eastAsia="Times New Roman" w:cs="Calibri"/>
                <w:b/>
                <w:bCs/>
                <w:color w:val="000000"/>
                <w:sz w:val="20"/>
                <w:szCs w:val="20"/>
              </w:rPr>
              <w:t xml:space="preserve"> medication use</w:t>
            </w:r>
          </w:p>
        </w:tc>
        <w:tc>
          <w:tcPr>
            <w:tcW w:w="3119" w:type="dxa"/>
            <w:tcBorders>
              <w:top w:val="nil"/>
              <w:left w:val="nil"/>
              <w:bottom w:val="nil"/>
              <w:right w:val="nil"/>
            </w:tcBorders>
            <w:shd w:val="clear" w:color="auto" w:fill="auto"/>
            <w:noWrap/>
            <w:vAlign w:val="center"/>
            <w:hideMark/>
          </w:tcPr>
          <w:p w14:paraId="11F0F78F" w14:textId="3D702ED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CdWdsaW9uaTwvQXV0aG9yPjxZZWFyPjIwMTU8L1llYXI+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MzAtNjwv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ExMTUtMTEyMjwvcGFnZXM+PHZvbHVtZT42ODwvdm9s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CdWdsaW9uaTwvQXV0aG9yPjxZZWFyPjIwMTU8L1llYXI+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MzAtNjwv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5, 76, 84-89)</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6455E7BD" w14:textId="4AFF0528"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cG9zO3MgZGlzZWFzZTwva2V5d29yZD48a2V5d29yZD5DYXRlZ29yaWNhbCB2ZXJiYWwgZmx1ZW5j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I4MS05PC9wYWdlcz48dm9sdW1lPjM4PC92b2x1bWU+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wODItODwvcGFnZXM+PHZvbHVtZT4zODwvdm9sdW1lPjxudW1i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NzM2LTQ0PC9wYWdlcz48dm9sdW1lPjU4PC92b2x1bWU+PG51bWJlcj40PC9udW1iZXI+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cy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NTIxLTg8L3Bh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DYtMTI8L3BhZ2VzPjx2b2x1bWU+Mzg8L3ZvbHVtZT48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Nb3VsdG9uPC9BdXRob3I+PFllYXI+MjAxOTwvWWVhcj48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xODY1LTE4NzI8L3BhZ2VzPjx2b2x1bWU+NDI8L3ZvbHVtZT48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zc3LTIzODQ8L3BhZ2VzPjx2b2x1bWU+NDE8L3ZvbHVtZT48bnVtYmVyPjExPC9udW1iZXI+PGVk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g2Mi04Njg8L3BhZ2Vz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IwNTAtODwvcGFnZXM+PHZvbHVtZT4zODwvdm9sdW1lPjxudW1i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==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001F3C55">
              <w:rPr>
                <w:rFonts w:eastAsia="Times New Roman" w:cs="Calibri"/>
                <w:color w:val="000000"/>
                <w:sz w:val="20"/>
                <w:szCs w:val="20"/>
              </w:rPr>
              <w:fldChar w:fldCharType="begin">
                <w:fldData xml:space="preserve">cG9zO3MgZGlzZWFzZTwva2V5d29yZD48a2V5d29yZD5DYXRlZ29yaWNhbCB2ZXJiYWwgZmx1ZW5j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7, 31, 37, 47, 70, 90-101)</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4EA81FBE" w14:textId="39B36800"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GbG9yaWRvPC9BdXRob3I+PFllYXI+MjAxOTwvWWVhcj48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GVkaXRpb24+MjAxOS8wMy8zMTwv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Uzc0LXM4MTwvcGFnZXM+PHZvbHVtZT4yOCBT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E1MDctMTUxNjwvcGFnZXM+PHZvbHVtZT40NTwvdm9sdW1lPjxudW1iZXI+NTwvbnVtYmVy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TQ0NS0x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GbG9yaWRvPC9BdXRob3I+PFllYXI+MjAxOTwvWWVhcj48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GVkaXRpb24+MjAxOS8wMy8zMTwv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58, 102-106)</w:t>
            </w:r>
            <w:r w:rsidRPr="006E0CE9">
              <w:rPr>
                <w:rFonts w:eastAsia="Times New Roman" w:cs="Calibri"/>
                <w:color w:val="000000"/>
                <w:sz w:val="20"/>
                <w:szCs w:val="20"/>
              </w:rPr>
              <w:fldChar w:fldCharType="end"/>
            </w:r>
          </w:p>
        </w:tc>
      </w:tr>
      <w:tr w:rsidR="009140B7" w:rsidRPr="006E0CE9" w14:paraId="1BFD6958" w14:textId="77777777" w:rsidTr="00736454">
        <w:trPr>
          <w:trHeight w:val="288"/>
        </w:trPr>
        <w:tc>
          <w:tcPr>
            <w:tcW w:w="1418" w:type="dxa"/>
            <w:tcBorders>
              <w:top w:val="nil"/>
              <w:left w:val="nil"/>
              <w:bottom w:val="nil"/>
              <w:right w:val="nil"/>
            </w:tcBorders>
            <w:shd w:val="clear" w:color="auto" w:fill="auto"/>
            <w:noWrap/>
            <w:vAlign w:val="center"/>
            <w:hideMark/>
          </w:tcPr>
          <w:p w14:paraId="1BEA0059"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7B1C2767"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Restricting study population</w:t>
            </w:r>
          </w:p>
        </w:tc>
        <w:tc>
          <w:tcPr>
            <w:tcW w:w="3119" w:type="dxa"/>
            <w:tcBorders>
              <w:top w:val="nil"/>
              <w:left w:val="nil"/>
              <w:bottom w:val="nil"/>
              <w:right w:val="nil"/>
            </w:tcBorders>
            <w:shd w:val="clear" w:color="auto" w:fill="auto"/>
            <w:noWrap/>
            <w:vAlign w:val="center"/>
          </w:tcPr>
          <w:p w14:paraId="022088CB" w14:textId="77777777" w:rsidR="009140B7" w:rsidRPr="006E0CE9" w:rsidRDefault="009140B7" w:rsidP="00736454">
            <w:pPr>
              <w:spacing w:after="0" w:line="240" w:lineRule="auto"/>
              <w:jc w:val="center"/>
              <w:rPr>
                <w:rFonts w:eastAsia="Times New Roman" w:cs="Calibri"/>
                <w:color w:val="000000"/>
                <w:sz w:val="20"/>
                <w:szCs w:val="20"/>
              </w:rPr>
            </w:pPr>
          </w:p>
        </w:tc>
        <w:tc>
          <w:tcPr>
            <w:tcW w:w="3118" w:type="dxa"/>
            <w:tcBorders>
              <w:top w:val="nil"/>
              <w:left w:val="nil"/>
              <w:bottom w:val="nil"/>
              <w:right w:val="nil"/>
            </w:tcBorders>
            <w:shd w:val="clear" w:color="auto" w:fill="auto"/>
            <w:noWrap/>
            <w:vAlign w:val="center"/>
          </w:tcPr>
          <w:p w14:paraId="352C764A" w14:textId="77777777" w:rsidR="009140B7" w:rsidRPr="006E0CE9" w:rsidRDefault="009140B7" w:rsidP="00736454">
            <w:pPr>
              <w:spacing w:after="0" w:line="240" w:lineRule="auto"/>
              <w:jc w:val="center"/>
              <w:rPr>
                <w:rFonts w:eastAsia="Times New Roman" w:cs="Calibri"/>
                <w:color w:val="000000"/>
                <w:sz w:val="20"/>
                <w:szCs w:val="20"/>
              </w:rPr>
            </w:pPr>
          </w:p>
        </w:tc>
        <w:tc>
          <w:tcPr>
            <w:tcW w:w="1843" w:type="dxa"/>
            <w:tcBorders>
              <w:top w:val="nil"/>
              <w:left w:val="nil"/>
              <w:bottom w:val="nil"/>
              <w:right w:val="nil"/>
            </w:tcBorders>
            <w:shd w:val="clear" w:color="auto" w:fill="auto"/>
            <w:noWrap/>
            <w:vAlign w:val="center"/>
          </w:tcPr>
          <w:p w14:paraId="05C2C49D" w14:textId="77777777" w:rsidR="009140B7" w:rsidRPr="006E0CE9" w:rsidRDefault="009140B7" w:rsidP="00736454">
            <w:pPr>
              <w:spacing w:after="0" w:line="240" w:lineRule="auto"/>
              <w:jc w:val="center"/>
              <w:rPr>
                <w:rFonts w:eastAsia="Times New Roman" w:cs="Calibri"/>
                <w:color w:val="000000"/>
                <w:sz w:val="20"/>
                <w:szCs w:val="20"/>
              </w:rPr>
            </w:pPr>
          </w:p>
        </w:tc>
      </w:tr>
      <w:tr w:rsidR="009140B7" w:rsidRPr="006E0CE9" w14:paraId="72D47861" w14:textId="77777777" w:rsidTr="00736454">
        <w:trPr>
          <w:trHeight w:val="288"/>
        </w:trPr>
        <w:tc>
          <w:tcPr>
            <w:tcW w:w="1418" w:type="dxa"/>
            <w:tcBorders>
              <w:top w:val="nil"/>
              <w:left w:val="nil"/>
              <w:bottom w:val="nil"/>
              <w:right w:val="nil"/>
            </w:tcBorders>
            <w:shd w:val="clear" w:color="auto" w:fill="auto"/>
            <w:noWrap/>
            <w:vAlign w:val="center"/>
            <w:hideMark/>
          </w:tcPr>
          <w:p w14:paraId="63BF122F"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34297E46" w14:textId="29CAD75D"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medication users</w:t>
            </w:r>
          </w:p>
        </w:tc>
        <w:tc>
          <w:tcPr>
            <w:tcW w:w="3119" w:type="dxa"/>
            <w:tcBorders>
              <w:top w:val="nil"/>
              <w:left w:val="nil"/>
              <w:bottom w:val="nil"/>
              <w:right w:val="nil"/>
            </w:tcBorders>
            <w:shd w:val="clear" w:color="auto" w:fill="auto"/>
            <w:noWrap/>
            <w:vAlign w:val="center"/>
            <w:hideMark/>
          </w:tcPr>
          <w:p w14:paraId="36DE1E2B"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c>
          <w:tcPr>
            <w:tcW w:w="3118" w:type="dxa"/>
            <w:tcBorders>
              <w:top w:val="nil"/>
              <w:left w:val="nil"/>
              <w:bottom w:val="nil"/>
              <w:right w:val="nil"/>
            </w:tcBorders>
            <w:shd w:val="clear" w:color="auto" w:fill="auto"/>
            <w:noWrap/>
            <w:vAlign w:val="center"/>
            <w:hideMark/>
          </w:tcPr>
          <w:p w14:paraId="02383031" w14:textId="119A13D1"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MdTwvQXV0aG9yPjxZZWFyPjIwMTg8L1llYXI+PFJlY051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yMzcwLTIzNzY8L3BhZ2Vz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M3OS04NTwvcGFnZXM+PHZvbHVtZT4xNzwvdm9sdW1lPjxudW1iZXI+NDwvbnVt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MdTwvQXV0aG9yPjxZZWFyPjIwMTg8L1llYXI+PFJlY051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93, 107, 108)</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409D6FBD"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7ADC1816" w14:textId="77777777" w:rsidTr="00736454">
        <w:trPr>
          <w:trHeight w:val="288"/>
        </w:trPr>
        <w:tc>
          <w:tcPr>
            <w:tcW w:w="1418" w:type="dxa"/>
            <w:tcBorders>
              <w:top w:val="nil"/>
              <w:left w:val="nil"/>
              <w:bottom w:val="nil"/>
              <w:right w:val="nil"/>
            </w:tcBorders>
            <w:shd w:val="clear" w:color="auto" w:fill="auto"/>
            <w:noWrap/>
            <w:vAlign w:val="center"/>
            <w:hideMark/>
          </w:tcPr>
          <w:p w14:paraId="5C1B2676"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189F5536" w14:textId="31C27418"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non-medication users</w:t>
            </w:r>
          </w:p>
        </w:tc>
        <w:tc>
          <w:tcPr>
            <w:tcW w:w="3119" w:type="dxa"/>
            <w:tcBorders>
              <w:top w:val="nil"/>
              <w:left w:val="nil"/>
              <w:bottom w:val="nil"/>
              <w:right w:val="nil"/>
            </w:tcBorders>
            <w:shd w:val="clear" w:color="auto" w:fill="auto"/>
            <w:noWrap/>
            <w:vAlign w:val="center"/>
            <w:hideMark/>
          </w:tcPr>
          <w:p w14:paraId="3394B203"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c>
          <w:tcPr>
            <w:tcW w:w="3118" w:type="dxa"/>
            <w:tcBorders>
              <w:top w:val="nil"/>
              <w:left w:val="nil"/>
              <w:bottom w:val="nil"/>
              <w:right w:val="nil"/>
            </w:tcBorders>
            <w:shd w:val="clear" w:color="auto" w:fill="auto"/>
            <w:noWrap/>
            <w:vAlign w:val="center"/>
            <w:hideMark/>
          </w:tcPr>
          <w:p w14:paraId="6A7DFC2C" w14:textId="3F825444"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IZXJybWFubjwvQXV0aG9yPjxZZWFyPjIwMTU8L1llYXI+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1MjEtODwvcGFnZXM+PHZvbHVtZT4zODwvdm9sdW1lPjxudW1i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IZXJybWFubjwvQXV0aG9yPjxZZWFyPjIwMTU8L1llYXI+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99)</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7E401114"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52CAB02C" w14:textId="77777777" w:rsidTr="00736454">
        <w:trPr>
          <w:trHeight w:val="288"/>
        </w:trPr>
        <w:tc>
          <w:tcPr>
            <w:tcW w:w="1418" w:type="dxa"/>
            <w:tcBorders>
              <w:top w:val="nil"/>
              <w:left w:val="nil"/>
              <w:bottom w:val="nil"/>
              <w:right w:val="nil"/>
            </w:tcBorders>
            <w:shd w:val="clear" w:color="auto" w:fill="auto"/>
            <w:noWrap/>
            <w:vAlign w:val="center"/>
            <w:hideMark/>
          </w:tcPr>
          <w:p w14:paraId="6894EC84"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34426CC7" w14:textId="549EC76A"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to individuals free of a condition</w:t>
            </w:r>
          </w:p>
        </w:tc>
        <w:tc>
          <w:tcPr>
            <w:tcW w:w="3119" w:type="dxa"/>
            <w:tcBorders>
              <w:top w:val="nil"/>
              <w:left w:val="nil"/>
              <w:bottom w:val="nil"/>
              <w:right w:val="nil"/>
            </w:tcBorders>
            <w:shd w:val="clear" w:color="auto" w:fill="auto"/>
            <w:noWrap/>
            <w:vAlign w:val="center"/>
            <w:hideMark/>
          </w:tcPr>
          <w:p w14:paraId="7353EC8D" w14:textId="0CA559D4"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Ub21peWFtYTwvQXV0aG9yPjxZZWFyPjIwMTg8L1llYXI+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Ub21peWFtYTwvQXV0aG9yPjxZZWFyPjIwMTg8L1llYXI+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88, 109)</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75A6CA64" w14:textId="00B85D4E"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MZWU8L0F1dGhvcj48WWVhcj4yMDE2PC9ZZWFyPjxSZWNO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NTgyLTg8L3BhZ2Vz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MZWU8L0F1dGhvcj48WWVhcj4yMDE2PC9ZZWFyPjxSZWNO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52)</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1AAF5132" w14:textId="7777777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t>-</w:t>
            </w:r>
          </w:p>
        </w:tc>
      </w:tr>
      <w:tr w:rsidR="009140B7" w:rsidRPr="006E0CE9" w14:paraId="7EAD6A67" w14:textId="77777777" w:rsidTr="00736454">
        <w:trPr>
          <w:trHeight w:val="288"/>
        </w:trPr>
        <w:tc>
          <w:tcPr>
            <w:tcW w:w="1418" w:type="dxa"/>
            <w:tcBorders>
              <w:top w:val="nil"/>
              <w:left w:val="nil"/>
              <w:bottom w:val="nil"/>
              <w:right w:val="nil"/>
            </w:tcBorders>
            <w:shd w:val="clear" w:color="auto" w:fill="auto"/>
            <w:noWrap/>
            <w:vAlign w:val="center"/>
            <w:hideMark/>
          </w:tcPr>
          <w:p w14:paraId="44D56CFD"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4AC2FA0E"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Adjusting as a binary covariate</w:t>
            </w:r>
          </w:p>
        </w:tc>
        <w:tc>
          <w:tcPr>
            <w:tcW w:w="3119" w:type="dxa"/>
            <w:tcBorders>
              <w:top w:val="nil"/>
              <w:left w:val="nil"/>
              <w:bottom w:val="nil"/>
              <w:right w:val="nil"/>
            </w:tcBorders>
            <w:shd w:val="clear" w:color="auto" w:fill="auto"/>
            <w:noWrap/>
            <w:vAlign w:val="center"/>
          </w:tcPr>
          <w:p w14:paraId="34FFC440" w14:textId="77777777" w:rsidR="009140B7" w:rsidRPr="006E0CE9" w:rsidRDefault="009140B7" w:rsidP="00736454">
            <w:pPr>
              <w:spacing w:after="0" w:line="240" w:lineRule="auto"/>
              <w:jc w:val="center"/>
              <w:rPr>
                <w:rFonts w:eastAsia="Times New Roman" w:cs="Calibri"/>
                <w:color w:val="000000"/>
                <w:sz w:val="20"/>
                <w:szCs w:val="20"/>
              </w:rPr>
            </w:pPr>
          </w:p>
        </w:tc>
        <w:tc>
          <w:tcPr>
            <w:tcW w:w="3118" w:type="dxa"/>
            <w:tcBorders>
              <w:top w:val="nil"/>
              <w:left w:val="nil"/>
              <w:bottom w:val="nil"/>
              <w:right w:val="nil"/>
            </w:tcBorders>
            <w:shd w:val="clear" w:color="auto" w:fill="auto"/>
            <w:noWrap/>
            <w:vAlign w:val="center"/>
          </w:tcPr>
          <w:p w14:paraId="5318AAEF" w14:textId="77777777" w:rsidR="009140B7" w:rsidRPr="006E0CE9" w:rsidRDefault="009140B7" w:rsidP="00736454">
            <w:pPr>
              <w:spacing w:after="0" w:line="240" w:lineRule="auto"/>
              <w:jc w:val="center"/>
              <w:rPr>
                <w:rFonts w:eastAsia="Times New Roman" w:cs="Calibri"/>
                <w:color w:val="000000"/>
                <w:sz w:val="20"/>
                <w:szCs w:val="20"/>
              </w:rPr>
            </w:pPr>
          </w:p>
        </w:tc>
        <w:tc>
          <w:tcPr>
            <w:tcW w:w="1843" w:type="dxa"/>
            <w:tcBorders>
              <w:top w:val="nil"/>
              <w:left w:val="nil"/>
              <w:bottom w:val="nil"/>
              <w:right w:val="nil"/>
            </w:tcBorders>
            <w:shd w:val="clear" w:color="auto" w:fill="auto"/>
            <w:noWrap/>
            <w:vAlign w:val="center"/>
          </w:tcPr>
          <w:p w14:paraId="74626AF0" w14:textId="77777777" w:rsidR="009140B7" w:rsidRPr="006E0CE9" w:rsidRDefault="009140B7" w:rsidP="00736454">
            <w:pPr>
              <w:spacing w:after="0" w:line="240" w:lineRule="auto"/>
              <w:jc w:val="center"/>
              <w:rPr>
                <w:rFonts w:eastAsia="Times New Roman" w:cs="Calibri"/>
                <w:color w:val="000000"/>
                <w:sz w:val="20"/>
                <w:szCs w:val="20"/>
              </w:rPr>
            </w:pPr>
          </w:p>
        </w:tc>
      </w:tr>
      <w:tr w:rsidR="009140B7" w:rsidRPr="006E0CE9" w14:paraId="652CFE44" w14:textId="77777777" w:rsidTr="00736454">
        <w:trPr>
          <w:trHeight w:val="288"/>
        </w:trPr>
        <w:tc>
          <w:tcPr>
            <w:tcW w:w="1418" w:type="dxa"/>
            <w:tcBorders>
              <w:top w:val="nil"/>
              <w:left w:val="nil"/>
              <w:bottom w:val="nil"/>
              <w:right w:val="nil"/>
            </w:tcBorders>
            <w:shd w:val="clear" w:color="auto" w:fill="auto"/>
            <w:noWrap/>
            <w:vAlign w:val="center"/>
            <w:hideMark/>
          </w:tcPr>
          <w:p w14:paraId="5DD7DCF0" w14:textId="77777777" w:rsidR="009140B7" w:rsidRPr="006E0CE9" w:rsidRDefault="009140B7" w:rsidP="00736454">
            <w:pPr>
              <w:spacing w:after="0" w:line="240" w:lineRule="auto"/>
              <w:jc w:val="center"/>
              <w:rPr>
                <w:rFonts w:eastAsia="Times New Roman" w:cs="Calibri"/>
                <w:color w:val="000000"/>
                <w:sz w:val="20"/>
                <w:szCs w:val="20"/>
              </w:rPr>
            </w:pPr>
          </w:p>
        </w:tc>
        <w:tc>
          <w:tcPr>
            <w:tcW w:w="4819" w:type="dxa"/>
            <w:tcBorders>
              <w:top w:val="nil"/>
              <w:left w:val="nil"/>
              <w:bottom w:val="nil"/>
              <w:right w:val="nil"/>
            </w:tcBorders>
            <w:shd w:val="clear" w:color="auto" w:fill="auto"/>
            <w:noWrap/>
            <w:vAlign w:val="center"/>
            <w:hideMark/>
          </w:tcPr>
          <w:p w14:paraId="3D43D634" w14:textId="77777777"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using medication (yes/no)</w:t>
            </w:r>
          </w:p>
        </w:tc>
        <w:tc>
          <w:tcPr>
            <w:tcW w:w="3119" w:type="dxa"/>
            <w:tcBorders>
              <w:top w:val="nil"/>
              <w:left w:val="nil"/>
              <w:bottom w:val="nil"/>
              <w:right w:val="nil"/>
            </w:tcBorders>
            <w:shd w:val="clear" w:color="auto" w:fill="auto"/>
            <w:noWrap/>
            <w:vAlign w:val="center"/>
          </w:tcPr>
          <w:p w14:paraId="6E7D5BC2" w14:textId="52D38B03"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dGhvcj5DbGltaWU8L0F1dGhvcj48WWVhcj4yMDE5PC9ZZWFyPjxSZWNOdW0+MjUzPC9SZWNOdW0+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MYWlyZDwvQXV0aG9yPjxZZWFyPjIwMTk8L1llYXI+PFJl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==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001F3C55">
              <w:rPr>
                <w:rFonts w:eastAsia="Times New Roman" w:cs="Calibri"/>
                <w:color w:val="000000"/>
                <w:sz w:val="20"/>
                <w:szCs w:val="20"/>
              </w:rPr>
              <w:fldChar w:fldCharType="begin">
                <w:fldData xml:space="preserve">dGhvcj5DbGltaWU8L0F1dGhvcj48WWVhcj4yMDE5PC9ZZWFyPjxSZWNOdW0+MjUzPC9SZWNOdW0+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32, 74, 76, 77, 87, 89, 109-115)</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tcPr>
          <w:p w14:paraId="5A361DA2" w14:textId="7DC4B99D"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ZXBhcnRtZW50IG9mIE51dHJpdGlvbiwgSGFydmFyZCBULkguIENoYW4gU2Nob29sIG9mIFB1Ymxp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WZXJnb29zc2VuPC9BdXRob3I+PFllYXI+MjAxOTwvWWVh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c5LTg3PC9wYWdlcz48dm9sdW1lPjQxPC92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==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001F3C55">
              <w:rPr>
                <w:rFonts w:eastAsia="Times New Roman" w:cs="Calibri"/>
                <w:color w:val="000000"/>
                <w:sz w:val="20"/>
                <w:szCs w:val="20"/>
              </w:rPr>
              <w:fldChar w:fldCharType="begin">
                <w:fldData xml:space="preserve">ZXBhcnRtZW50IG9mIE51dHJpdGlvbiwgSGFydmFyZCBULkguIENoYW4gU2Nob29sIG9mIFB1Ymxp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7, 19, 70, 92, 99, 107, 116-119)</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tcPr>
          <w:p w14:paraId="691BA8F0" w14:textId="652798D7"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TdTwvQXV0aG9yPjxZZWFyPjIwMTc8L1llYXI+PFJlY051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TdTwvQXV0aG9yPjxZZWFyPjIwMTc8L1llYXI+PFJlY051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04, 120, 121)</w:t>
            </w:r>
            <w:r w:rsidRPr="006E0CE9">
              <w:rPr>
                <w:rFonts w:eastAsia="Times New Roman" w:cs="Calibri"/>
                <w:color w:val="000000"/>
                <w:sz w:val="20"/>
                <w:szCs w:val="20"/>
              </w:rPr>
              <w:fldChar w:fldCharType="end"/>
            </w:r>
          </w:p>
        </w:tc>
      </w:tr>
      <w:tr w:rsidR="009140B7" w:rsidRPr="006E0CE9" w14:paraId="4575F6C5" w14:textId="77777777" w:rsidTr="00736454">
        <w:trPr>
          <w:trHeight w:val="288"/>
        </w:trPr>
        <w:tc>
          <w:tcPr>
            <w:tcW w:w="1418" w:type="dxa"/>
            <w:tcBorders>
              <w:top w:val="nil"/>
              <w:left w:val="nil"/>
              <w:bottom w:val="single" w:sz="4" w:space="0" w:color="auto"/>
              <w:right w:val="nil"/>
            </w:tcBorders>
            <w:shd w:val="clear" w:color="auto" w:fill="auto"/>
            <w:noWrap/>
            <w:vAlign w:val="center"/>
            <w:hideMark/>
          </w:tcPr>
          <w:p w14:paraId="0A2352F2"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 </w:t>
            </w:r>
          </w:p>
        </w:tc>
        <w:tc>
          <w:tcPr>
            <w:tcW w:w="4819" w:type="dxa"/>
            <w:tcBorders>
              <w:top w:val="nil"/>
              <w:left w:val="nil"/>
              <w:bottom w:val="single" w:sz="4" w:space="0" w:color="auto"/>
              <w:right w:val="nil"/>
            </w:tcBorders>
            <w:shd w:val="clear" w:color="auto" w:fill="auto"/>
            <w:noWrap/>
            <w:vAlign w:val="center"/>
            <w:hideMark/>
          </w:tcPr>
          <w:p w14:paraId="0831B209" w14:textId="77777777" w:rsidR="009140B7" w:rsidRPr="006E0CE9" w:rsidRDefault="009140B7" w:rsidP="00736454">
            <w:pPr>
              <w:spacing w:after="0" w:line="240" w:lineRule="auto"/>
              <w:ind w:firstLineChars="300" w:firstLine="600"/>
              <w:rPr>
                <w:rFonts w:eastAsia="Times New Roman" w:cs="Calibri"/>
                <w:color w:val="000000"/>
                <w:sz w:val="20"/>
                <w:szCs w:val="20"/>
              </w:rPr>
            </w:pPr>
            <w:r w:rsidRPr="006E0CE9">
              <w:rPr>
                <w:rFonts w:eastAsia="Times New Roman" w:cs="Calibri"/>
                <w:color w:val="000000"/>
                <w:sz w:val="20"/>
                <w:szCs w:val="20"/>
              </w:rPr>
              <w:t>having a condition (yes/no)</w:t>
            </w:r>
          </w:p>
        </w:tc>
        <w:tc>
          <w:tcPr>
            <w:tcW w:w="3119" w:type="dxa"/>
            <w:tcBorders>
              <w:top w:val="nil"/>
              <w:left w:val="nil"/>
              <w:bottom w:val="single" w:sz="4" w:space="0" w:color="auto"/>
              <w:right w:val="nil"/>
            </w:tcBorders>
            <w:shd w:val="clear" w:color="auto" w:fill="auto"/>
            <w:noWrap/>
            <w:vAlign w:val="center"/>
          </w:tcPr>
          <w:p w14:paraId="7587A582" w14:textId="28AD988F"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Cb2N6YXI8L0F1dGhvcj48WWVhcj4yMDE5PC9ZZWFyPjxS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zQ3LTM1NTwvcGFnZXM+PHZvbHVtZT4xMzY8L3ZvbHVtZT48bnVtYmVyPjQ8L251bWJlcj48ZWRp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zg3LTI3OTc8L3BhZ2Vz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k1MS0x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NTMwLTUz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Cb2N6YXI8L0F1dGhvcj48WWVhcj4yMDE5PC9ZZWFyPjxS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k1MS0x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22-126)</w:t>
            </w:r>
            <w:r w:rsidRPr="006E0CE9">
              <w:rPr>
                <w:rFonts w:eastAsia="Times New Roman" w:cs="Calibri"/>
                <w:color w:val="000000"/>
                <w:sz w:val="20"/>
                <w:szCs w:val="20"/>
              </w:rPr>
              <w:fldChar w:fldCharType="end"/>
            </w:r>
          </w:p>
        </w:tc>
        <w:tc>
          <w:tcPr>
            <w:tcW w:w="3118" w:type="dxa"/>
            <w:tcBorders>
              <w:top w:val="nil"/>
              <w:left w:val="nil"/>
              <w:bottom w:val="single" w:sz="4" w:space="0" w:color="auto"/>
              <w:right w:val="nil"/>
            </w:tcBorders>
            <w:shd w:val="clear" w:color="auto" w:fill="auto"/>
            <w:noWrap/>
            <w:vAlign w:val="center"/>
          </w:tcPr>
          <w:p w14:paraId="6FE56CCD" w14:textId="3FEB4490"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SdWl6LUh1cnRhZG88L0F1dGhvcj48WWVhcj4yMDE2PC9Z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3MjktMzc8L3BhZ2VzPjx2b2x1bWU+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=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SdWl6LUh1cnRhZG88L0F1dGhvcj48WWVhcj4yMDE2PC9Z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=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78)</w:t>
            </w:r>
            <w:r w:rsidRPr="006E0CE9">
              <w:rPr>
                <w:rFonts w:eastAsia="Times New Roman" w:cs="Calibri"/>
                <w:color w:val="000000"/>
                <w:sz w:val="20"/>
                <w:szCs w:val="20"/>
              </w:rPr>
              <w:fldChar w:fldCharType="end"/>
            </w:r>
          </w:p>
        </w:tc>
        <w:tc>
          <w:tcPr>
            <w:tcW w:w="1843" w:type="dxa"/>
            <w:tcBorders>
              <w:top w:val="nil"/>
              <w:left w:val="nil"/>
              <w:bottom w:val="single" w:sz="4" w:space="0" w:color="auto"/>
              <w:right w:val="nil"/>
            </w:tcBorders>
            <w:shd w:val="clear" w:color="auto" w:fill="auto"/>
            <w:noWrap/>
            <w:vAlign w:val="center"/>
          </w:tcPr>
          <w:p w14:paraId="4F8BE8FC" w14:textId="77777777" w:rsidR="009140B7" w:rsidRPr="006E0CE9" w:rsidRDefault="009140B7" w:rsidP="00736454">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9140B7" w:rsidRPr="006E0CE9" w14:paraId="68ECA806" w14:textId="77777777" w:rsidTr="00736454">
        <w:trPr>
          <w:trHeight w:val="288"/>
        </w:trPr>
        <w:tc>
          <w:tcPr>
            <w:tcW w:w="6237" w:type="dxa"/>
            <w:gridSpan w:val="2"/>
            <w:tcBorders>
              <w:top w:val="single" w:sz="4" w:space="0" w:color="auto"/>
              <w:left w:val="nil"/>
              <w:bottom w:val="nil"/>
              <w:right w:val="nil"/>
            </w:tcBorders>
            <w:shd w:val="clear" w:color="auto" w:fill="auto"/>
            <w:noWrap/>
            <w:vAlign w:val="center"/>
            <w:hideMark/>
          </w:tcPr>
          <w:p w14:paraId="5988BAA2"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Justification for the chosen method given</w:t>
            </w:r>
          </w:p>
        </w:tc>
        <w:tc>
          <w:tcPr>
            <w:tcW w:w="3119" w:type="dxa"/>
            <w:tcBorders>
              <w:top w:val="nil"/>
              <w:left w:val="nil"/>
              <w:bottom w:val="nil"/>
              <w:right w:val="nil"/>
            </w:tcBorders>
            <w:shd w:val="clear" w:color="auto" w:fill="auto"/>
            <w:noWrap/>
            <w:vAlign w:val="center"/>
            <w:hideMark/>
          </w:tcPr>
          <w:p w14:paraId="6D6CB53C" w14:textId="0CB9CD01"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HbmF0aXVjPC9BdXRob3I+PFllYXI+MjAxNzwvWWVhcj48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2MDgtNjE0PC9wYWdlcz48dm9sdW1lPjY5PC92b2x1bWU+PG51bWJlcj40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2NTMtNjYxPC9wYWdlcz48dm9sdW1lPjEzNzwvdm9s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k1MS0x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HbmF0aXVjPC9BdXRob3I+PFllYXI+MjAxNzwvWWVhcj48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2MDgtNjE0PC9wYWdlcz48dm9sdW1lPjY5PC92b2x1bWU+PG51bWJlcj40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6, 39, 64, 81, 82, 125)</w:t>
            </w:r>
            <w:r w:rsidRPr="006E0CE9">
              <w:rPr>
                <w:rFonts w:eastAsia="Times New Roman" w:cs="Calibri"/>
                <w:color w:val="000000"/>
                <w:sz w:val="20"/>
                <w:szCs w:val="20"/>
              </w:rPr>
              <w:fldChar w:fldCharType="end"/>
            </w:r>
          </w:p>
        </w:tc>
        <w:tc>
          <w:tcPr>
            <w:tcW w:w="3118" w:type="dxa"/>
            <w:tcBorders>
              <w:top w:val="nil"/>
              <w:left w:val="nil"/>
              <w:bottom w:val="nil"/>
              <w:right w:val="nil"/>
            </w:tcBorders>
            <w:shd w:val="clear" w:color="auto" w:fill="auto"/>
            <w:noWrap/>
            <w:vAlign w:val="center"/>
            <w:hideMark/>
          </w:tcPr>
          <w:p w14:paraId="7E71BD92" w14:textId="56FD6393"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Td2luZGVsbDwvQXV0aG9yPjxZZWFyPjIwMTg8L1llYXI+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1NjItNTY5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Td2luZGVsbDwvQXV0aG9yPjxZZWFyPjIwMTg8L1llYXI+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7, 66, 117)</w:t>
            </w:r>
            <w:r w:rsidRPr="006E0CE9">
              <w:rPr>
                <w:rFonts w:eastAsia="Times New Roman" w:cs="Calibri"/>
                <w:color w:val="000000"/>
                <w:sz w:val="20"/>
                <w:szCs w:val="20"/>
              </w:rPr>
              <w:fldChar w:fldCharType="end"/>
            </w:r>
          </w:p>
        </w:tc>
        <w:tc>
          <w:tcPr>
            <w:tcW w:w="1843" w:type="dxa"/>
            <w:tcBorders>
              <w:top w:val="nil"/>
              <w:left w:val="nil"/>
              <w:bottom w:val="nil"/>
              <w:right w:val="nil"/>
            </w:tcBorders>
            <w:shd w:val="clear" w:color="auto" w:fill="auto"/>
            <w:noWrap/>
            <w:vAlign w:val="center"/>
            <w:hideMark/>
          </w:tcPr>
          <w:p w14:paraId="6C829720" w14:textId="5B31BD44"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TY2FubmVsbCBCcnlhbjwvQXV0aG9yPjxZZWFyPjIwMTk8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lZGl0aW9uPjIwMTgvMTAvMzA8L2VkaXRpb24+PGRh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TY2FubmVsbCBCcnlhbjwvQXV0aG9yPjxZZWFyPjIwMTk8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23, 72, 83)</w:t>
            </w:r>
            <w:r w:rsidRPr="006E0CE9">
              <w:rPr>
                <w:rFonts w:eastAsia="Times New Roman" w:cs="Calibri"/>
                <w:color w:val="000000"/>
                <w:sz w:val="20"/>
                <w:szCs w:val="20"/>
              </w:rPr>
              <w:fldChar w:fldCharType="end"/>
            </w:r>
          </w:p>
        </w:tc>
      </w:tr>
      <w:tr w:rsidR="009140B7" w:rsidRPr="006E0CE9" w14:paraId="1015FD04" w14:textId="77777777" w:rsidTr="00736454">
        <w:trPr>
          <w:trHeight w:val="288"/>
        </w:trPr>
        <w:tc>
          <w:tcPr>
            <w:tcW w:w="6237" w:type="dxa"/>
            <w:gridSpan w:val="2"/>
            <w:tcBorders>
              <w:top w:val="nil"/>
              <w:left w:val="nil"/>
              <w:bottom w:val="single" w:sz="4" w:space="0" w:color="auto"/>
              <w:right w:val="nil"/>
            </w:tcBorders>
            <w:shd w:val="clear" w:color="auto" w:fill="auto"/>
            <w:noWrap/>
            <w:vAlign w:val="center"/>
            <w:hideMark/>
          </w:tcPr>
          <w:p w14:paraId="59F6E2B1" w14:textId="77777777" w:rsidR="009140B7" w:rsidRPr="006E0CE9" w:rsidRDefault="009140B7" w:rsidP="00736454">
            <w:pPr>
              <w:spacing w:after="0" w:line="240" w:lineRule="auto"/>
              <w:rPr>
                <w:rFonts w:eastAsia="Times New Roman" w:cs="Calibri"/>
                <w:b/>
                <w:bCs/>
                <w:color w:val="000000"/>
                <w:sz w:val="20"/>
                <w:szCs w:val="20"/>
              </w:rPr>
            </w:pPr>
            <w:r w:rsidRPr="006E0CE9">
              <w:rPr>
                <w:rFonts w:eastAsia="Times New Roman" w:cs="Calibri"/>
                <w:b/>
                <w:bCs/>
                <w:color w:val="000000"/>
                <w:sz w:val="20"/>
                <w:szCs w:val="20"/>
              </w:rPr>
              <w:t>Sensitivity analysis performed</w:t>
            </w:r>
          </w:p>
        </w:tc>
        <w:tc>
          <w:tcPr>
            <w:tcW w:w="3119" w:type="dxa"/>
            <w:tcBorders>
              <w:top w:val="nil"/>
              <w:left w:val="nil"/>
              <w:bottom w:val="single" w:sz="4" w:space="0" w:color="auto"/>
              <w:right w:val="nil"/>
            </w:tcBorders>
            <w:shd w:val="clear" w:color="auto" w:fill="auto"/>
            <w:noWrap/>
            <w:vAlign w:val="center"/>
            <w:hideMark/>
          </w:tcPr>
          <w:p w14:paraId="6F638B72" w14:textId="4D3236F6"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CZW5zY2hvcDwvQXV0aG9yPjxZZWFyPjIwMTk8L1llYXI+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jk4LTE3MDk8L3BhZ2VzPjx2b2x1bWU+MTM5PC92b2x1bWU+PG51bWJlcj4xNDwv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jUzLTY2MTwvcGFn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yOTAtMjI5NjwvcGFnZXM+PHZvbHVtZT4zODwv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ExNjYtNzI8L3BhZ2Vz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CZW5zY2hvcDwvQXV0aG9yPjxZZWFyPjIwMTk8L1llYXI+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4, 5, 10, 32, 41, 45, 76, 81, 84)</w:t>
            </w:r>
            <w:r w:rsidRPr="006E0CE9">
              <w:rPr>
                <w:rFonts w:eastAsia="Times New Roman" w:cs="Calibri"/>
                <w:color w:val="000000"/>
                <w:sz w:val="20"/>
                <w:szCs w:val="20"/>
              </w:rPr>
              <w:fldChar w:fldCharType="end"/>
            </w:r>
          </w:p>
        </w:tc>
        <w:tc>
          <w:tcPr>
            <w:tcW w:w="3118" w:type="dxa"/>
            <w:tcBorders>
              <w:top w:val="nil"/>
              <w:left w:val="nil"/>
              <w:bottom w:val="single" w:sz="4" w:space="0" w:color="auto"/>
              <w:right w:val="nil"/>
            </w:tcBorders>
            <w:shd w:val="clear" w:color="auto" w:fill="auto"/>
            <w:noWrap/>
            <w:vAlign w:val="center"/>
            <w:hideMark/>
          </w:tcPr>
          <w:p w14:paraId="58E98AE0" w14:textId="6DDD6594"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KYW1lczwvQXV0aG9yPjxZZWFyPjIwMTk8L1llYXI+PFJl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Tg5MS0xOTAwPC9wYWdlcz48dm9sdW1l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TgxMS03PC9wYWdlcz48dm9sdW1lPjM5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zMxNC0zMzI2PC9wYWdlcz48dm9sdW1lPjY1PC92b2x1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yMTkzLTIw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zU4LTY3PC9wYWdlcz48dm9sdW1lPjM4PC92b2x1bWU+PG51bWJl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MDUxLTU8L3BhZ2VzPjx2b2x1bWU+NTg8L3ZvbHVtZT48bnVtYmVyPjk8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KYW1lczwvQXV0aG9yPjxZZWFyPjIwMTk8L1llYXI+PFJl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15, 19, 34, 47-49, 51, 127)</w:t>
            </w:r>
            <w:r w:rsidRPr="006E0CE9">
              <w:rPr>
                <w:rFonts w:eastAsia="Times New Roman" w:cs="Calibri"/>
                <w:color w:val="000000"/>
                <w:sz w:val="20"/>
                <w:szCs w:val="20"/>
              </w:rPr>
              <w:fldChar w:fldCharType="end"/>
            </w:r>
          </w:p>
        </w:tc>
        <w:tc>
          <w:tcPr>
            <w:tcW w:w="1843" w:type="dxa"/>
            <w:tcBorders>
              <w:top w:val="nil"/>
              <w:left w:val="nil"/>
              <w:bottom w:val="single" w:sz="4" w:space="0" w:color="auto"/>
              <w:right w:val="nil"/>
            </w:tcBorders>
            <w:shd w:val="clear" w:color="auto" w:fill="auto"/>
            <w:noWrap/>
            <w:vAlign w:val="center"/>
            <w:hideMark/>
          </w:tcPr>
          <w:p w14:paraId="128193F6" w14:textId="048FA600" w:rsidR="009140B7" w:rsidRPr="006E0CE9" w:rsidRDefault="009140B7" w:rsidP="00736454">
            <w:pPr>
              <w:spacing w:after="0" w:line="240" w:lineRule="auto"/>
              <w:jc w:val="center"/>
              <w:rPr>
                <w:rFonts w:eastAsia="Times New Roman" w:cs="Calibri"/>
                <w:color w:val="000000"/>
                <w:sz w:val="20"/>
                <w:szCs w:val="20"/>
              </w:rPr>
            </w:pPr>
            <w:r w:rsidRPr="006E0CE9">
              <w:rPr>
                <w:rFonts w:eastAsia="Times New Roman" w:cs="Calibri"/>
                <w:color w:val="000000"/>
                <w:sz w:val="20"/>
                <w:szCs w:val="20"/>
              </w:rPr>
              <w:fldChar w:fldCharType="begin">
                <w:fldData xml:space="preserve">PEVuZE5vdGU+PENpdGU+PEF1dGhvcj5TY2FubmVsbCBCcnlhbjwvQXV0aG9yPjxZZWFyPjIwMTk8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MTA3MS0zPC9wYWdlcz48dm9sdW1lPjE4Mzwvdm9sdW1lPjxudW1iZXI+MTE8L251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MwNS0xOTwvcGFnZXM+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</w:fldData>
              </w:fldChar>
            </w:r>
            <w:r w:rsidR="001F3C55">
              <w:rPr>
                <w:rFonts w:eastAsia="Times New Roman" w:cs="Calibri"/>
                <w:color w:val="000000"/>
                <w:sz w:val="20"/>
                <w:szCs w:val="20"/>
              </w:rPr>
              <w:instrText xml:space="preserve"> ADDIN EN.CITE </w:instrText>
            </w:r>
            <w:r w:rsidR="001F3C55">
              <w:rPr>
                <w:rFonts w:eastAsia="Times New Roman" w:cs="Calibri"/>
                <w:color w:val="000000"/>
                <w:sz w:val="20"/>
                <w:szCs w:val="20"/>
              </w:rPr>
              <w:fldChar w:fldCharType="begin">
                <w:fldData xml:space="preserve">PEVuZE5vdGU+PENpdGU+PEF1dGhvcj5TY2FubmVsbCBCcnlhbjwvQXV0aG9yPjxZZWFyPjIwMTk8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</w:fldData>
              </w:fldChar>
            </w:r>
            <w:r w:rsidR="001F3C55">
              <w:rPr>
                <w:rFonts w:eastAsia="Times New Roman" w:cs="Calibri"/>
                <w:color w:val="000000"/>
                <w:sz w:val="20"/>
                <w:szCs w:val="20"/>
              </w:rPr>
              <w:instrText xml:space="preserve"> ADDIN EN.CITE.DATA </w:instrText>
            </w:r>
            <w:r w:rsidR="001F3C55">
              <w:rPr>
                <w:rFonts w:eastAsia="Times New Roman" w:cs="Calibri"/>
                <w:color w:val="000000"/>
                <w:sz w:val="20"/>
                <w:szCs w:val="20"/>
              </w:rPr>
            </w:r>
            <w:r w:rsidR="001F3C55">
              <w:rPr>
                <w:rFonts w:eastAsia="Times New Roman" w:cs="Calibri"/>
                <w:color w:val="000000"/>
                <w:sz w:val="20"/>
                <w:szCs w:val="20"/>
              </w:rPr>
              <w:fldChar w:fldCharType="end"/>
            </w:r>
            <w:r w:rsidRPr="006E0CE9">
              <w:rPr>
                <w:rFonts w:eastAsia="Times New Roman" w:cs="Calibri"/>
                <w:color w:val="000000"/>
                <w:sz w:val="20"/>
                <w:szCs w:val="20"/>
              </w:rPr>
            </w:r>
            <w:r w:rsidRPr="006E0CE9">
              <w:rPr>
                <w:rFonts w:eastAsia="Times New Roman" w:cs="Calibri"/>
                <w:color w:val="000000"/>
                <w:sz w:val="20"/>
                <w:szCs w:val="20"/>
              </w:rPr>
              <w:fldChar w:fldCharType="separate"/>
            </w:r>
            <w:r w:rsidR="001F3C55">
              <w:rPr>
                <w:rFonts w:eastAsia="Times New Roman" w:cs="Calibri"/>
                <w:noProof/>
                <w:color w:val="000000"/>
                <w:sz w:val="20"/>
                <w:szCs w:val="20"/>
              </w:rPr>
              <w:t>(57, 59, 69, 80, 83)</w:t>
            </w:r>
            <w:r w:rsidRPr="006E0CE9">
              <w:rPr>
                <w:rFonts w:eastAsia="Times New Roman" w:cs="Calibri"/>
                <w:color w:val="000000"/>
                <w:sz w:val="20"/>
                <w:szCs w:val="20"/>
              </w:rPr>
              <w:fldChar w:fldCharType="end"/>
            </w:r>
          </w:p>
        </w:tc>
      </w:tr>
    </w:tbl>
    <w:p w14:paraId="7CA807F6" w14:textId="315EE2DA" w:rsidR="006E0CE9" w:rsidRDefault="006E0CE9">
      <w:pPr>
        <w:spacing w:after="160" w:line="259" w:lineRule="auto"/>
        <w:rPr>
          <w:rFonts w:eastAsiaTheme="minorEastAsia"/>
          <w:b/>
          <w:lang w:eastAsia="ko-KR"/>
        </w:rPr>
      </w:pPr>
      <w:r>
        <w:rPr>
          <w:rFonts w:eastAsiaTheme="minorEastAsia"/>
          <w:b/>
          <w:lang w:eastAsia="ko-KR"/>
        </w:rPr>
        <w:br w:type="page"/>
      </w:r>
    </w:p>
    <w:p w14:paraId="5FA92CBB" w14:textId="77777777" w:rsidR="001F3C55" w:rsidRPr="001F3C55" w:rsidRDefault="004945D9" w:rsidP="001F3C55">
      <w:pPr>
        <w:pStyle w:val="EndNoteBibliography"/>
        <w:spacing w:after="0"/>
        <w:ind w:left="720" w:hanging="720"/>
      </w:pPr>
      <w:r>
        <w:rPr>
          <w:rFonts w:eastAsiaTheme="minorEastAsia"/>
          <w:b/>
          <w:lang w:eastAsia="ko-KR"/>
        </w:rPr>
        <w:lastRenderedPageBreak/>
        <w:fldChar w:fldCharType="begin"/>
      </w:r>
      <w:r w:rsidRPr="00C62883">
        <w:rPr>
          <w:rFonts w:eastAsiaTheme="minorEastAsia"/>
          <w:b/>
          <w:lang w:val="nl-NL" w:eastAsia="ko-KR"/>
        </w:rPr>
        <w:instrText xml:space="preserve"> ADDIN EN.REFLIST </w:instrText>
      </w:r>
      <w:r>
        <w:rPr>
          <w:rFonts w:eastAsiaTheme="minorEastAsia"/>
          <w:b/>
          <w:lang w:eastAsia="ko-KR"/>
        </w:rPr>
        <w:fldChar w:fldCharType="separate"/>
      </w:r>
      <w:r w:rsidR="001F3C55" w:rsidRPr="00C62883">
        <w:rPr>
          <w:lang w:val="nl-NL"/>
        </w:rPr>
        <w:t>1.</w:t>
      </w:r>
      <w:r w:rsidR="001F3C55" w:rsidRPr="00C62883">
        <w:rPr>
          <w:lang w:val="nl-NL"/>
        </w:rPr>
        <w:tab/>
        <w:t xml:space="preserve">Gransbo K, Almgren P, Nilsson PM, et al. </w:t>
      </w:r>
      <w:r w:rsidR="001F3C55" w:rsidRPr="001F3C55">
        <w:t xml:space="preserve">Risk factor exposure in individuals free from cardiovascular disease differs according to age at first myocardial infarction. </w:t>
      </w:r>
      <w:r w:rsidR="001F3C55" w:rsidRPr="001F3C55">
        <w:rPr>
          <w:i/>
        </w:rPr>
        <w:t>European heart journal</w:t>
      </w:r>
      <w:r w:rsidR="001F3C55" w:rsidRPr="001F3C55">
        <w:t xml:space="preserve"> 2016;37(25):1977-81.</w:t>
      </w:r>
    </w:p>
    <w:p w14:paraId="3B95D619" w14:textId="77777777" w:rsidR="001F3C55" w:rsidRPr="001F3C55" w:rsidRDefault="001F3C55" w:rsidP="001F3C55">
      <w:pPr>
        <w:pStyle w:val="EndNoteBibliography"/>
        <w:spacing w:after="0"/>
        <w:ind w:left="720" w:hanging="720"/>
      </w:pPr>
      <w:r w:rsidRPr="001F3C55">
        <w:t>2.</w:t>
      </w:r>
      <w:r w:rsidRPr="001F3C55">
        <w:tab/>
        <w:t xml:space="preserve">Ranque B, Menet A, Boutouyrie P, et al. Arterial Stiffness Impairment in Sickle Cell Disease Associated With Chronic Vascular Complications: The Multinational African CADRE Study. </w:t>
      </w:r>
      <w:r w:rsidRPr="001F3C55">
        <w:rPr>
          <w:i/>
        </w:rPr>
        <w:t>Circulation</w:t>
      </w:r>
      <w:r w:rsidRPr="001F3C55">
        <w:t xml:space="preserve"> 2016;134(13):923-33.</w:t>
      </w:r>
    </w:p>
    <w:p w14:paraId="1BD60265" w14:textId="77777777" w:rsidR="001F3C55" w:rsidRPr="001F3C55" w:rsidRDefault="001F3C55" w:rsidP="001F3C55">
      <w:pPr>
        <w:pStyle w:val="EndNoteBibliography"/>
        <w:spacing w:after="0"/>
        <w:ind w:left="720" w:hanging="720"/>
      </w:pPr>
      <w:r w:rsidRPr="001F3C55">
        <w:t>3.</w:t>
      </w:r>
      <w:r w:rsidRPr="001F3C55">
        <w:tab/>
        <w:t xml:space="preserve">Catena C, Colussi G, Verheyen ND, et al. Moderate Alcohol Consumption Is Associated With Left Ventricular Diastolic Dysfunction in Nonalcoholic Hypertensive Patients. </w:t>
      </w:r>
      <w:r w:rsidRPr="001F3C55">
        <w:rPr>
          <w:i/>
        </w:rPr>
        <w:t>Hypertension (Dallas, Tex : 1979)</w:t>
      </w:r>
      <w:r w:rsidRPr="001F3C55">
        <w:t xml:space="preserve"> 2016;68(5):1208-16.</w:t>
      </w:r>
    </w:p>
    <w:p w14:paraId="296F5D2B" w14:textId="77777777" w:rsidR="001F3C55" w:rsidRPr="001F3C55" w:rsidRDefault="001F3C55" w:rsidP="001F3C55">
      <w:pPr>
        <w:pStyle w:val="EndNoteBibliography"/>
        <w:spacing w:after="0"/>
        <w:ind w:left="720" w:hanging="720"/>
      </w:pPr>
      <w:r w:rsidRPr="001F3C55">
        <w:t>4.</w:t>
      </w:r>
      <w:r w:rsidRPr="001F3C55">
        <w:tab/>
        <w:t xml:space="preserve">Koivistoinen T, Lyytikainen LP, Aatola H, et al. Pulse Wave Velocity Predicts the Progression of Blood Pressure and Development of Hypertension in Young Adults. </w:t>
      </w:r>
      <w:r w:rsidRPr="001F3C55">
        <w:rPr>
          <w:i/>
        </w:rPr>
        <w:t>Hypertension (Dallas, Tex : 1979)</w:t>
      </w:r>
      <w:r w:rsidRPr="001F3C55">
        <w:t xml:space="preserve"> 2018;71(3):451-6.</w:t>
      </w:r>
    </w:p>
    <w:p w14:paraId="78BFC4E3" w14:textId="77777777" w:rsidR="001F3C55" w:rsidRPr="001F3C55" w:rsidRDefault="001F3C55" w:rsidP="001F3C55">
      <w:pPr>
        <w:pStyle w:val="EndNoteBibliography"/>
        <w:spacing w:after="0"/>
        <w:ind w:left="720" w:hanging="720"/>
      </w:pPr>
      <w:r w:rsidRPr="001F3C55">
        <w:t>5.</w:t>
      </w:r>
      <w:r w:rsidRPr="001F3C55">
        <w:tab/>
        <w:t xml:space="preserve">Mahinrad S, Kurian S, Garner CR, et al. Cumulative Blood Pressure Exposure During Young Adulthood and Mobility and Cognitive Function in Midlife. </w:t>
      </w:r>
      <w:r w:rsidRPr="001F3C55">
        <w:rPr>
          <w:i/>
        </w:rPr>
        <w:t>Circulation</w:t>
      </w:r>
      <w:r w:rsidRPr="001F3C55">
        <w:t xml:space="preserve"> 2020;141(9):712-24.</w:t>
      </w:r>
    </w:p>
    <w:p w14:paraId="10D62F60" w14:textId="77777777" w:rsidR="001F3C55" w:rsidRPr="001F3C55" w:rsidRDefault="001F3C55" w:rsidP="001F3C55">
      <w:pPr>
        <w:pStyle w:val="EndNoteBibliography"/>
        <w:spacing w:after="0"/>
        <w:ind w:left="720" w:hanging="720"/>
      </w:pPr>
      <w:r w:rsidRPr="001F3C55">
        <w:t>6.</w:t>
      </w:r>
      <w:r w:rsidRPr="001F3C55">
        <w:tab/>
        <w:t xml:space="preserve">Naidoo S, Kagura J, Fabian J, et al. Early Life Factors and Longitudinal Blood Pressure Trajectories Are Associated With Elevated Blood Pressure in Early Adulthood. </w:t>
      </w:r>
      <w:r w:rsidRPr="001F3C55">
        <w:rPr>
          <w:i/>
        </w:rPr>
        <w:t>Hypertension (Dallas, Tex : 1979)</w:t>
      </w:r>
      <w:r w:rsidRPr="001F3C55">
        <w:t xml:space="preserve"> 2019;73(2):301-9.</w:t>
      </w:r>
    </w:p>
    <w:p w14:paraId="744F2063" w14:textId="77777777" w:rsidR="001F3C55" w:rsidRPr="001F3C55" w:rsidRDefault="001F3C55" w:rsidP="001F3C55">
      <w:pPr>
        <w:pStyle w:val="EndNoteBibliography"/>
        <w:spacing w:after="0"/>
        <w:ind w:left="720" w:hanging="720"/>
      </w:pPr>
      <w:r w:rsidRPr="001F3C55">
        <w:t>7.</w:t>
      </w:r>
      <w:r w:rsidRPr="001F3C55">
        <w:tab/>
        <w:t xml:space="preserve">Birukov A, Andersen LB, Herse F, et al. Aldosterone, Salt, and Potassium Intakes as Predictors of Pregnancy Outcome, Including Preeclampsia. </w:t>
      </w:r>
      <w:r w:rsidRPr="001F3C55">
        <w:rPr>
          <w:i/>
        </w:rPr>
        <w:t>Hypertension (Dallas, Tex : 1979)</w:t>
      </w:r>
      <w:r w:rsidRPr="001F3C55">
        <w:t xml:space="preserve"> 2019;74(2):391-8.</w:t>
      </w:r>
    </w:p>
    <w:p w14:paraId="6D757788" w14:textId="77777777" w:rsidR="001F3C55" w:rsidRPr="001F3C55" w:rsidRDefault="001F3C55" w:rsidP="001F3C55">
      <w:pPr>
        <w:pStyle w:val="EndNoteBibliography"/>
        <w:spacing w:after="0"/>
        <w:ind w:left="720" w:hanging="720"/>
      </w:pPr>
      <w:r w:rsidRPr="001F3C55">
        <w:t>8.</w:t>
      </w:r>
      <w:r w:rsidRPr="001F3C55">
        <w:tab/>
        <w:t xml:space="preserve">Hung CS, Sung SH, Liao CW, et al. Aldosterone Induces Vascular Damage. </w:t>
      </w:r>
      <w:r w:rsidRPr="001F3C55">
        <w:rPr>
          <w:i/>
        </w:rPr>
        <w:t>Hypertension (Dallas, Tex : 1979)</w:t>
      </w:r>
      <w:r w:rsidRPr="001F3C55">
        <w:t xml:space="preserve"> 2019;74(3):623-9.</w:t>
      </w:r>
    </w:p>
    <w:p w14:paraId="03384714" w14:textId="77777777" w:rsidR="001F3C55" w:rsidRPr="001F3C55" w:rsidRDefault="001F3C55" w:rsidP="001F3C55">
      <w:pPr>
        <w:pStyle w:val="EndNoteBibliography"/>
        <w:spacing w:after="0"/>
        <w:ind w:left="720" w:hanging="720"/>
      </w:pPr>
      <w:r w:rsidRPr="001F3C55">
        <w:t>9.</w:t>
      </w:r>
      <w:r w:rsidRPr="001F3C55">
        <w:tab/>
        <w:t xml:space="preserve">Martinez-Martinez E, Lopez-Andres N, Jurado-Lopez R, et al. Galectin-3 Participates in Cardiovascular Remodeling Associated With Obesity. </w:t>
      </w:r>
      <w:r w:rsidRPr="001F3C55">
        <w:rPr>
          <w:i/>
        </w:rPr>
        <w:t>Hypertension (Dallas, Tex : 1979)</w:t>
      </w:r>
      <w:r w:rsidRPr="001F3C55">
        <w:t xml:space="preserve"> 2015;66(5):961-9.</w:t>
      </w:r>
    </w:p>
    <w:p w14:paraId="50AA3649" w14:textId="77777777" w:rsidR="001F3C55" w:rsidRPr="001F3C55" w:rsidRDefault="001F3C55" w:rsidP="001F3C55">
      <w:pPr>
        <w:pStyle w:val="EndNoteBibliography"/>
        <w:spacing w:after="0"/>
        <w:ind w:left="720" w:hanging="720"/>
      </w:pPr>
      <w:r w:rsidRPr="001F3C55">
        <w:t>10.</w:t>
      </w:r>
      <w:r w:rsidRPr="001F3C55">
        <w:tab/>
        <w:t xml:space="preserve">Glodzik L, Rusinek H, Tsui W, et al. Different Relationship Between Systolic Blood Pressure and Cerebral Perfusion in Subjects With and Without Hypertension. </w:t>
      </w:r>
      <w:r w:rsidRPr="001F3C55">
        <w:rPr>
          <w:i/>
        </w:rPr>
        <w:t>Hypertension (Dallas, Tex : 1979)</w:t>
      </w:r>
      <w:r w:rsidRPr="001F3C55">
        <w:t xml:space="preserve"> 2019;73(1):197-205.</w:t>
      </w:r>
    </w:p>
    <w:p w14:paraId="5AED91DE" w14:textId="77777777" w:rsidR="001F3C55" w:rsidRPr="001F3C55" w:rsidRDefault="001F3C55" w:rsidP="001F3C55">
      <w:pPr>
        <w:pStyle w:val="EndNoteBibliography"/>
        <w:spacing w:after="0"/>
        <w:ind w:left="720" w:hanging="720"/>
      </w:pPr>
      <w:r w:rsidRPr="001F3C55">
        <w:t>11.</w:t>
      </w:r>
      <w:r w:rsidRPr="001F3C55">
        <w:tab/>
        <w:t xml:space="preserve">Toledo C, Thomas G, Schold JD, et al. Renal resistive index and mortality in chronic kidney disease. </w:t>
      </w:r>
      <w:r w:rsidRPr="001F3C55">
        <w:rPr>
          <w:i/>
        </w:rPr>
        <w:t>Hypertension (Dallas, Tex : 1979)</w:t>
      </w:r>
      <w:r w:rsidRPr="001F3C55">
        <w:t xml:space="preserve"> 2015;66(2):382-8.</w:t>
      </w:r>
    </w:p>
    <w:p w14:paraId="5E17D9CE" w14:textId="77777777" w:rsidR="001F3C55" w:rsidRPr="001F3C55" w:rsidRDefault="001F3C55" w:rsidP="001F3C55">
      <w:pPr>
        <w:pStyle w:val="EndNoteBibliography"/>
        <w:spacing w:after="0"/>
        <w:ind w:left="720" w:hanging="720"/>
      </w:pPr>
      <w:r w:rsidRPr="001F3C55">
        <w:t>12.</w:t>
      </w:r>
      <w:r w:rsidRPr="001F3C55">
        <w:tab/>
        <w:t xml:space="preserve">Akehi Y, Yanase T, Motonaga R, et al. High Prevalence of Diabetes in Patients With Primary Aldosteronism (PA) Associated With Subclinical Hypercortisolism and Prediabetes More Prevalent in Bilateral Than Unilateral PA: A Large, Multicenter Cohort Study in Japan. </w:t>
      </w:r>
      <w:r w:rsidRPr="001F3C55">
        <w:rPr>
          <w:i/>
        </w:rPr>
        <w:t>Diabetes care</w:t>
      </w:r>
      <w:r w:rsidRPr="001F3C55">
        <w:t xml:space="preserve"> 2019;42(5):938-45.</w:t>
      </w:r>
    </w:p>
    <w:p w14:paraId="74E9D793" w14:textId="77777777" w:rsidR="001F3C55" w:rsidRPr="001F3C55" w:rsidRDefault="001F3C55" w:rsidP="001F3C55">
      <w:pPr>
        <w:pStyle w:val="EndNoteBibliography"/>
        <w:spacing w:after="0"/>
        <w:ind w:left="720" w:hanging="720"/>
      </w:pPr>
      <w:r w:rsidRPr="001F3C55">
        <w:t>13.</w:t>
      </w:r>
      <w:r w:rsidRPr="001F3C55">
        <w:tab/>
        <w:t xml:space="preserve">Szili-Torok T, Annema W, Anderson JLC, et al. HDL Cholesterol Efflux Predicts Incident New-Onset Diabetes After Transplantation (NODAT) in Renal Transplant Recipients Independent of HDL Cholesterol Levels. </w:t>
      </w:r>
      <w:r w:rsidRPr="001F3C55">
        <w:rPr>
          <w:i/>
        </w:rPr>
        <w:t>Diabetes</w:t>
      </w:r>
      <w:r w:rsidRPr="001F3C55">
        <w:t xml:space="preserve"> 2019;68(10):1915-23.</w:t>
      </w:r>
    </w:p>
    <w:p w14:paraId="11BB3AB1" w14:textId="77777777" w:rsidR="001F3C55" w:rsidRPr="001F3C55" w:rsidRDefault="001F3C55" w:rsidP="001F3C55">
      <w:pPr>
        <w:pStyle w:val="EndNoteBibliography"/>
        <w:spacing w:after="0"/>
        <w:ind w:left="720" w:hanging="720"/>
      </w:pPr>
      <w:r w:rsidRPr="001F3C55">
        <w:t>14.</w:t>
      </w:r>
      <w:r w:rsidRPr="001F3C55">
        <w:tab/>
        <w:t xml:space="preserve">Neergaard JS, Dragsbaek K, Christiansen C, et al. Metabolic Syndrome, Insulin Resistance, and Cognitive Dysfunction: Does Your Metabolic Profile Affect Your Brain? </w:t>
      </w:r>
      <w:r w:rsidRPr="001F3C55">
        <w:rPr>
          <w:i/>
        </w:rPr>
        <w:t>Diabetes</w:t>
      </w:r>
      <w:r w:rsidRPr="001F3C55">
        <w:t xml:space="preserve"> 2017;66(7):1957-63.</w:t>
      </w:r>
    </w:p>
    <w:p w14:paraId="35F539DE" w14:textId="77777777" w:rsidR="001F3C55" w:rsidRPr="001F3C55" w:rsidRDefault="001F3C55" w:rsidP="001F3C55">
      <w:pPr>
        <w:pStyle w:val="EndNoteBibliography"/>
        <w:spacing w:after="0"/>
        <w:ind w:left="720" w:hanging="720"/>
      </w:pPr>
      <w:r w:rsidRPr="001F3C55">
        <w:t>15.</w:t>
      </w:r>
      <w:r w:rsidRPr="001F3C55">
        <w:tab/>
        <w:t xml:space="preserve">Bonnefond A, Yengo L, Le May C, et al. The loss-of-function PCSK9 p.R46L genetic variant does not alter glucose homeostasis. </w:t>
      </w:r>
      <w:r w:rsidRPr="001F3C55">
        <w:rPr>
          <w:i/>
        </w:rPr>
        <w:t>Diabetologia</w:t>
      </w:r>
      <w:r w:rsidRPr="001F3C55">
        <w:t xml:space="preserve"> 2015;58(9):2051-5.</w:t>
      </w:r>
    </w:p>
    <w:p w14:paraId="6B696429" w14:textId="77777777" w:rsidR="001F3C55" w:rsidRPr="001F3C55" w:rsidRDefault="001F3C55" w:rsidP="001F3C55">
      <w:pPr>
        <w:pStyle w:val="EndNoteBibliography"/>
        <w:spacing w:after="0"/>
        <w:ind w:left="720" w:hanging="720"/>
      </w:pPr>
      <w:r w:rsidRPr="001F3C55">
        <w:t>16.</w:t>
      </w:r>
      <w:r w:rsidRPr="001F3C55">
        <w:tab/>
        <w:t xml:space="preserve">Feinkohl I, Keller M, Robertson CM, et al. Cardiovascular risk factors and cognitive decline in older people with type 2 diabetes. </w:t>
      </w:r>
      <w:r w:rsidRPr="001F3C55">
        <w:rPr>
          <w:i/>
        </w:rPr>
        <w:t>Diabetologia</w:t>
      </w:r>
      <w:r w:rsidRPr="001F3C55">
        <w:t xml:space="preserve"> 2015;58(7):1637-45.</w:t>
      </w:r>
    </w:p>
    <w:p w14:paraId="64089705" w14:textId="77777777" w:rsidR="001F3C55" w:rsidRPr="001F3C55" w:rsidRDefault="001F3C55" w:rsidP="001F3C55">
      <w:pPr>
        <w:pStyle w:val="EndNoteBibliography"/>
        <w:spacing w:after="0"/>
        <w:ind w:left="720" w:hanging="720"/>
      </w:pPr>
      <w:r w:rsidRPr="001F3C55">
        <w:t>17.</w:t>
      </w:r>
      <w:r w:rsidRPr="001F3C55">
        <w:tab/>
        <w:t xml:space="preserve">Aroner SA, Furtado JD, Sacks FM, et al. Apolipoprotein C-III and its defined lipoprotein subspecies in relation to incident diabetes: the Multi-Ethnic Study of Atherosclerosis. </w:t>
      </w:r>
      <w:r w:rsidRPr="001F3C55">
        <w:rPr>
          <w:i/>
        </w:rPr>
        <w:t>Diabetologia</w:t>
      </w:r>
      <w:r w:rsidRPr="001F3C55">
        <w:t xml:space="preserve"> 2019;62(6):981-92.</w:t>
      </w:r>
    </w:p>
    <w:p w14:paraId="0DD4CB09" w14:textId="77777777" w:rsidR="001F3C55" w:rsidRPr="001F3C55" w:rsidRDefault="001F3C55" w:rsidP="001F3C55">
      <w:pPr>
        <w:pStyle w:val="EndNoteBibliography"/>
        <w:spacing w:after="0"/>
        <w:ind w:left="720" w:hanging="720"/>
      </w:pPr>
      <w:r w:rsidRPr="001F3C55">
        <w:t>18.</w:t>
      </w:r>
      <w:r w:rsidRPr="001F3C55">
        <w:tab/>
        <w:t xml:space="preserve">Callaghan BC, Xia R, Banerjee M, et al. Metabolic Syndrome Components Are Associated With Symptomatic Polyneuropathy Independent of Glycemic Status. </w:t>
      </w:r>
      <w:r w:rsidRPr="001F3C55">
        <w:rPr>
          <w:i/>
        </w:rPr>
        <w:t>Diabetes care</w:t>
      </w:r>
      <w:r w:rsidRPr="001F3C55">
        <w:t xml:space="preserve"> 2016;39(5):801-7.</w:t>
      </w:r>
    </w:p>
    <w:p w14:paraId="6F2979A0" w14:textId="77777777" w:rsidR="001F3C55" w:rsidRPr="001F3C55" w:rsidRDefault="001F3C55" w:rsidP="001F3C55">
      <w:pPr>
        <w:pStyle w:val="EndNoteBibliography"/>
        <w:spacing w:after="0"/>
        <w:ind w:left="720" w:hanging="720"/>
      </w:pPr>
      <w:r w:rsidRPr="001F3C55">
        <w:lastRenderedPageBreak/>
        <w:t>19.</w:t>
      </w:r>
      <w:r w:rsidRPr="001F3C55">
        <w:tab/>
        <w:t xml:space="preserve">Parrinello CM, Sharrett AR, Maruthur NM, et al. Racial Differences in and Prognostic Value of Biomarkers of Hyperglycemia. </w:t>
      </w:r>
      <w:r w:rsidRPr="001F3C55">
        <w:rPr>
          <w:i/>
        </w:rPr>
        <w:t>Diabetes Care</w:t>
      </w:r>
      <w:r w:rsidRPr="001F3C55">
        <w:t xml:space="preserve"> 2016;39(4):589-95.</w:t>
      </w:r>
    </w:p>
    <w:p w14:paraId="5FE61D32" w14:textId="77777777" w:rsidR="001F3C55" w:rsidRPr="001F3C55" w:rsidRDefault="001F3C55" w:rsidP="001F3C55">
      <w:pPr>
        <w:pStyle w:val="EndNoteBibliography"/>
        <w:spacing w:after="0"/>
        <w:ind w:left="720" w:hanging="720"/>
      </w:pPr>
      <w:r w:rsidRPr="001F3C55">
        <w:t>20.</w:t>
      </w:r>
      <w:r w:rsidRPr="001F3C55">
        <w:tab/>
        <w:t xml:space="preserve">Huang CC, Lee JC, Lin KC, et al. Exposure Duration and History of Hypertension Predicted Neurological Sequelae in Patients with Carbon Monoxide Poisoning. </w:t>
      </w:r>
      <w:r w:rsidRPr="001F3C55">
        <w:rPr>
          <w:i/>
        </w:rPr>
        <w:t>Epidemiology (Cambridge, Mass)</w:t>
      </w:r>
      <w:r w:rsidRPr="001F3C55">
        <w:t xml:space="preserve"> 2019;30 Suppl 1:S76-s81.</w:t>
      </w:r>
    </w:p>
    <w:p w14:paraId="03BAB023" w14:textId="77777777" w:rsidR="001F3C55" w:rsidRPr="001F3C55" w:rsidRDefault="001F3C55" w:rsidP="001F3C55">
      <w:pPr>
        <w:pStyle w:val="EndNoteBibliography"/>
        <w:spacing w:after="0"/>
        <w:ind w:left="720" w:hanging="720"/>
      </w:pPr>
      <w:r w:rsidRPr="001F3C55">
        <w:t>21.</w:t>
      </w:r>
      <w:r w:rsidRPr="001F3C55">
        <w:tab/>
        <w:t xml:space="preserve">Xiao Q, Moore SC, Keadle SK, et al. Objectively measured physical activity and plasma metabolomics in the Shanghai Physical Activity Study. </w:t>
      </w:r>
      <w:r w:rsidRPr="001F3C55">
        <w:rPr>
          <w:i/>
        </w:rPr>
        <w:t>International journal of epidemiology</w:t>
      </w:r>
      <w:r w:rsidRPr="001F3C55">
        <w:t xml:space="preserve"> 2016;45(5):1433-44.</w:t>
      </w:r>
    </w:p>
    <w:p w14:paraId="00421BA6" w14:textId="77777777" w:rsidR="001F3C55" w:rsidRPr="001F3C55" w:rsidRDefault="001F3C55" w:rsidP="001F3C55">
      <w:pPr>
        <w:pStyle w:val="EndNoteBibliography"/>
        <w:spacing w:after="0"/>
        <w:ind w:left="720" w:hanging="720"/>
      </w:pPr>
      <w:r w:rsidRPr="001F3C55">
        <w:t>22.</w:t>
      </w:r>
      <w:r w:rsidRPr="001F3C55">
        <w:tab/>
        <w:t xml:space="preserve">Simeon V, Chiodini P, Mattiello A, et al. Dietary glycemic load and risk of cognitive impairment in women: findings from the EPIC-Naples cohort. </w:t>
      </w:r>
      <w:r w:rsidRPr="001F3C55">
        <w:rPr>
          <w:i/>
        </w:rPr>
        <w:t>European journal of epidemiology</w:t>
      </w:r>
      <w:r w:rsidRPr="001F3C55">
        <w:t xml:space="preserve"> 2015;30(5):425-33.</w:t>
      </w:r>
    </w:p>
    <w:p w14:paraId="3325DC92" w14:textId="77777777" w:rsidR="001F3C55" w:rsidRPr="001F3C55" w:rsidRDefault="001F3C55" w:rsidP="001F3C55">
      <w:pPr>
        <w:pStyle w:val="EndNoteBibliography"/>
        <w:spacing w:after="0"/>
        <w:ind w:left="720" w:hanging="720"/>
      </w:pPr>
      <w:r w:rsidRPr="001F3C55">
        <w:t>23.</w:t>
      </w:r>
      <w:r w:rsidRPr="001F3C55">
        <w:tab/>
        <w:t xml:space="preserve">Hofmann JN, Corley DA, Zhao WK, et al. Chronic kidney disease and risk of renal cell carcinoma: differences by race. </w:t>
      </w:r>
      <w:r w:rsidRPr="001F3C55">
        <w:rPr>
          <w:i/>
        </w:rPr>
        <w:t>Epidemiology (Cambridge, Mass)</w:t>
      </w:r>
      <w:r w:rsidRPr="001F3C55">
        <w:t xml:space="preserve"> 2015;26(1):59-67.</w:t>
      </w:r>
    </w:p>
    <w:p w14:paraId="59C5678A" w14:textId="77777777" w:rsidR="001F3C55" w:rsidRPr="001F3C55" w:rsidRDefault="001F3C55" w:rsidP="001F3C55">
      <w:pPr>
        <w:pStyle w:val="EndNoteBibliography"/>
        <w:spacing w:after="0"/>
        <w:ind w:left="720" w:hanging="720"/>
      </w:pPr>
      <w:r w:rsidRPr="001F3C55">
        <w:t>24.</w:t>
      </w:r>
      <w:r w:rsidRPr="001F3C55">
        <w:tab/>
        <w:t xml:space="preserve">Home P, Calvi-Gries F, Blonde L, et al. Clinical correlates of hypoglycaemia over 4 years in people with type 2 diabetes starting insulin: An analysis from the CREDIT study. </w:t>
      </w:r>
      <w:r w:rsidRPr="001F3C55">
        <w:rPr>
          <w:i/>
        </w:rPr>
        <w:t>Diabetes, obesity &amp; metabolism</w:t>
      </w:r>
      <w:r w:rsidRPr="001F3C55">
        <w:t xml:space="preserve"> 2018;20(4):921-9.</w:t>
      </w:r>
    </w:p>
    <w:p w14:paraId="53989969" w14:textId="77777777" w:rsidR="001F3C55" w:rsidRPr="001F3C55" w:rsidRDefault="001F3C55" w:rsidP="001F3C55">
      <w:pPr>
        <w:pStyle w:val="EndNoteBibliography"/>
        <w:spacing w:after="0"/>
        <w:ind w:left="720" w:hanging="720"/>
      </w:pPr>
      <w:r w:rsidRPr="001F3C55">
        <w:t>25.</w:t>
      </w:r>
      <w:r w:rsidRPr="001F3C55">
        <w:tab/>
        <w:t xml:space="preserve">Perticone F, Perticone M, Maio R, et al. Serum alkaline phosphatase negatively affects endothelium-dependent vasodilation in naive hypertensive patients. </w:t>
      </w:r>
      <w:r w:rsidRPr="001F3C55">
        <w:rPr>
          <w:i/>
        </w:rPr>
        <w:t>Hypertension (Dallas, Tex : 1979)</w:t>
      </w:r>
      <w:r w:rsidRPr="001F3C55">
        <w:t xml:space="preserve"> 2015;66(4):874-80.</w:t>
      </w:r>
    </w:p>
    <w:p w14:paraId="0519EE24" w14:textId="77777777" w:rsidR="001F3C55" w:rsidRPr="001F3C55" w:rsidRDefault="001F3C55" w:rsidP="001F3C55">
      <w:pPr>
        <w:pStyle w:val="EndNoteBibliography"/>
        <w:spacing w:after="0"/>
        <w:ind w:left="720" w:hanging="720"/>
      </w:pPr>
      <w:r w:rsidRPr="001F3C55">
        <w:t>26.</w:t>
      </w:r>
      <w:r w:rsidRPr="001F3C55">
        <w:tab/>
        <w:t xml:space="preserve">Tedla YG, Yano Y, Carnethon M, et al. Association Between Long-Term Blood Pressure Variability and 10-Year Progression in Arterial Stiffness: The Multiethnic Study of Atherosclerosis. </w:t>
      </w:r>
      <w:r w:rsidRPr="001F3C55">
        <w:rPr>
          <w:i/>
        </w:rPr>
        <w:t>Hypertension (Dallas, Tex : 1979)</w:t>
      </w:r>
      <w:r w:rsidRPr="001F3C55">
        <w:t xml:space="preserve"> 2017;69(1):118-27.</w:t>
      </w:r>
    </w:p>
    <w:p w14:paraId="166219AB" w14:textId="77777777" w:rsidR="001F3C55" w:rsidRPr="001F3C55" w:rsidRDefault="001F3C55" w:rsidP="001F3C55">
      <w:pPr>
        <w:pStyle w:val="EndNoteBibliography"/>
        <w:spacing w:after="0"/>
        <w:ind w:left="720" w:hanging="720"/>
      </w:pPr>
      <w:r w:rsidRPr="001F3C55">
        <w:t>27.</w:t>
      </w:r>
      <w:r w:rsidRPr="001F3C55">
        <w:tab/>
        <w:t xml:space="preserve">Ekblad LL, Rinne JO, Puukka PJ, et al. Insulin resistance is associated with poorer verbal fluency performance in women. </w:t>
      </w:r>
      <w:r w:rsidRPr="001F3C55">
        <w:rPr>
          <w:i/>
        </w:rPr>
        <w:t>Diabetologia</w:t>
      </w:r>
      <w:r w:rsidRPr="001F3C55">
        <w:t xml:space="preserve"> 2015;58(11):2545-53.</w:t>
      </w:r>
    </w:p>
    <w:p w14:paraId="55BE7371" w14:textId="77777777" w:rsidR="001F3C55" w:rsidRPr="001F3C55" w:rsidRDefault="001F3C55" w:rsidP="001F3C55">
      <w:pPr>
        <w:pStyle w:val="EndNoteBibliography"/>
        <w:spacing w:after="0"/>
        <w:ind w:left="720" w:hanging="720"/>
      </w:pPr>
      <w:r w:rsidRPr="001F3C55">
        <w:t>28.</w:t>
      </w:r>
      <w:r w:rsidRPr="001F3C55">
        <w:tab/>
        <w:t xml:space="preserve">Flores-Guerrero JL, Groothof D, Connelly MA, et al. Concentration of Branched-Chain Amino Acids Is a Strong Risk Marker for Incident Hypertension. </w:t>
      </w:r>
      <w:r w:rsidRPr="001F3C55">
        <w:rPr>
          <w:i/>
        </w:rPr>
        <w:t>Hypertension (Dallas, Tex : 1979)</w:t>
      </w:r>
      <w:r w:rsidRPr="001F3C55">
        <w:t xml:space="preserve"> 2019;74(6):1428-35.</w:t>
      </w:r>
    </w:p>
    <w:p w14:paraId="1CC0BCC0" w14:textId="77777777" w:rsidR="001F3C55" w:rsidRPr="001F3C55" w:rsidRDefault="001F3C55" w:rsidP="001F3C55">
      <w:pPr>
        <w:pStyle w:val="EndNoteBibliography"/>
        <w:spacing w:after="0"/>
        <w:ind w:left="720" w:hanging="720"/>
      </w:pPr>
      <w:r w:rsidRPr="001F3C55">
        <w:t>29.</w:t>
      </w:r>
      <w:r w:rsidRPr="001F3C55">
        <w:tab/>
        <w:t xml:space="preserve">Daniele G, Winnier D, Mari A, et al. Sclerostin and Insulin Resistance in Prediabetes: Evidence of a Cross Talk Between Bone and Glucose Metabolism. </w:t>
      </w:r>
      <w:r w:rsidRPr="001F3C55">
        <w:rPr>
          <w:i/>
        </w:rPr>
        <w:t>Diabetes care</w:t>
      </w:r>
      <w:r w:rsidRPr="001F3C55">
        <w:t xml:space="preserve"> 2015;38(8):1509-17.</w:t>
      </w:r>
    </w:p>
    <w:p w14:paraId="56D78057" w14:textId="77777777" w:rsidR="001F3C55" w:rsidRPr="00C62883" w:rsidRDefault="001F3C55" w:rsidP="001F3C55">
      <w:pPr>
        <w:pStyle w:val="EndNoteBibliography"/>
        <w:spacing w:after="0"/>
        <w:ind w:left="720" w:hanging="720"/>
        <w:rPr>
          <w:lang w:val="nl-NL"/>
        </w:rPr>
      </w:pPr>
      <w:r w:rsidRPr="001F3C55">
        <w:t>30.</w:t>
      </w:r>
      <w:r w:rsidRPr="001F3C55">
        <w:tab/>
        <w:t xml:space="preserve">Norhammar A, Kjellstrom B, Habib N, et al. Undetected Dysglycemia Is an Important Risk Factor for Two Common Diseases, Myocardial Infarction and Periodontitis: A Report From the PAROKRANK Study. </w:t>
      </w:r>
      <w:r w:rsidRPr="00C62883">
        <w:rPr>
          <w:i/>
          <w:lang w:val="nl-NL"/>
        </w:rPr>
        <w:t>Diabetes care</w:t>
      </w:r>
      <w:r w:rsidRPr="00C62883">
        <w:rPr>
          <w:lang w:val="nl-NL"/>
        </w:rPr>
        <w:t xml:space="preserve"> 2019;42(8):1504-11.</w:t>
      </w:r>
    </w:p>
    <w:p w14:paraId="570F48F5" w14:textId="77777777" w:rsidR="001F3C55" w:rsidRPr="001F3C55" w:rsidRDefault="001F3C55" w:rsidP="001F3C55">
      <w:pPr>
        <w:pStyle w:val="EndNoteBibliography"/>
        <w:spacing w:after="0"/>
        <w:ind w:left="720" w:hanging="720"/>
      </w:pPr>
      <w:r w:rsidRPr="00C62883">
        <w:rPr>
          <w:lang w:val="nl-NL"/>
        </w:rPr>
        <w:t>31.</w:t>
      </w:r>
      <w:r w:rsidRPr="00C62883">
        <w:rPr>
          <w:lang w:val="nl-NL"/>
        </w:rPr>
        <w:tab/>
        <w:t xml:space="preserve">Ruijgrok C, Dekker JM, Beulens JW, et al. </w:t>
      </w:r>
      <w:r w:rsidRPr="001F3C55">
        <w:t xml:space="preserve">Size and shape of the associations of glucose, HbA1c, insulin and HOMA-IR with incident type 2 diabetes: the Hoorn Study. </w:t>
      </w:r>
      <w:r w:rsidRPr="001F3C55">
        <w:rPr>
          <w:i/>
        </w:rPr>
        <w:t>Diabetologia</w:t>
      </w:r>
      <w:r w:rsidRPr="001F3C55">
        <w:t xml:space="preserve"> 2018;61(1):93-100.</w:t>
      </w:r>
    </w:p>
    <w:p w14:paraId="4EE0253E" w14:textId="77777777" w:rsidR="001F3C55" w:rsidRPr="001F3C55" w:rsidRDefault="001F3C55" w:rsidP="001F3C55">
      <w:pPr>
        <w:pStyle w:val="EndNoteBibliography"/>
        <w:spacing w:after="0"/>
        <w:ind w:left="720" w:hanging="720"/>
      </w:pPr>
      <w:r w:rsidRPr="001F3C55">
        <w:t>32.</w:t>
      </w:r>
      <w:r w:rsidRPr="001F3C55">
        <w:tab/>
        <w:t xml:space="preserve">Fan F, Qi L, Jia J, et al. Noninvasive Central Systolic Blood Pressure Is More Strongly Related to Kidney Function Decline Than Peripheral Systolic Blood Pressure in a Chinese Community-Based Population. </w:t>
      </w:r>
      <w:r w:rsidRPr="001F3C55">
        <w:rPr>
          <w:i/>
        </w:rPr>
        <w:t>Hypertension (Dallas, Tex : 1979)</w:t>
      </w:r>
      <w:r w:rsidRPr="001F3C55">
        <w:t xml:space="preserve"> 2016;67(6):1166-72.</w:t>
      </w:r>
    </w:p>
    <w:p w14:paraId="61F811F2" w14:textId="77777777" w:rsidR="001F3C55" w:rsidRPr="001F3C55" w:rsidRDefault="001F3C55" w:rsidP="001F3C55">
      <w:pPr>
        <w:pStyle w:val="EndNoteBibliography"/>
        <w:spacing w:after="0"/>
        <w:ind w:left="720" w:hanging="720"/>
      </w:pPr>
      <w:r w:rsidRPr="001F3C55">
        <w:t>33.</w:t>
      </w:r>
      <w:r w:rsidRPr="001F3C55">
        <w:tab/>
        <w:t xml:space="preserve">Lithovius R, Gordin D, Forsblom C, et al. Ambulatory blood pressure and arterial stiffness in individuals with type 1 diabetes. </w:t>
      </w:r>
      <w:r w:rsidRPr="001F3C55">
        <w:rPr>
          <w:i/>
        </w:rPr>
        <w:t>Diabetologia</w:t>
      </w:r>
      <w:r w:rsidRPr="001F3C55">
        <w:t xml:space="preserve"> 2018;61(9):1935-45.</w:t>
      </w:r>
    </w:p>
    <w:p w14:paraId="0234C49E" w14:textId="77777777" w:rsidR="001F3C55" w:rsidRPr="001F3C55" w:rsidRDefault="001F3C55" w:rsidP="001F3C55">
      <w:pPr>
        <w:pStyle w:val="EndNoteBibliography"/>
        <w:spacing w:after="0"/>
        <w:ind w:left="720" w:hanging="720"/>
      </w:pPr>
      <w:r w:rsidRPr="001F3C55">
        <w:t>34.</w:t>
      </w:r>
      <w:r w:rsidRPr="001F3C55">
        <w:tab/>
        <w:t xml:space="preserve">Punthakee Z, Iglesias PP, Alonso-Coello P, et al. Association of preoperative glucose concentration with myocardial injury and death after non-cardiac surgery (GlucoVISION): a prospective cohort study. </w:t>
      </w:r>
      <w:r w:rsidRPr="001F3C55">
        <w:rPr>
          <w:i/>
        </w:rPr>
        <w:t>The lancet Diabetes &amp; endocrinology</w:t>
      </w:r>
      <w:r w:rsidRPr="001F3C55">
        <w:t xml:space="preserve"> 2018;6(10):790-7.</w:t>
      </w:r>
    </w:p>
    <w:p w14:paraId="54DDD8A4" w14:textId="77777777" w:rsidR="001F3C55" w:rsidRPr="001F3C55" w:rsidRDefault="001F3C55" w:rsidP="001F3C55">
      <w:pPr>
        <w:pStyle w:val="EndNoteBibliography"/>
        <w:spacing w:after="0"/>
        <w:ind w:left="720" w:hanging="720"/>
      </w:pPr>
      <w:r w:rsidRPr="001F3C55">
        <w:t>35.</w:t>
      </w:r>
      <w:r w:rsidRPr="001F3C55">
        <w:tab/>
        <w:t xml:space="preserve">Ferreira MT, Leite NC, Cardoso CR, et al. Correlates of aortic stiffness progression in patients with type 2 diabetes: importance of glycemic control: the Rio de Janeiro type 2 diabetes cohort study. </w:t>
      </w:r>
      <w:r w:rsidRPr="001F3C55">
        <w:rPr>
          <w:i/>
        </w:rPr>
        <w:t>Diabetes care</w:t>
      </w:r>
      <w:r w:rsidRPr="001F3C55">
        <w:t xml:space="preserve"> 2015;38(5):897-904.</w:t>
      </w:r>
    </w:p>
    <w:p w14:paraId="17A6F5C3" w14:textId="77777777" w:rsidR="001F3C55" w:rsidRPr="001F3C55" w:rsidRDefault="001F3C55" w:rsidP="001F3C55">
      <w:pPr>
        <w:pStyle w:val="EndNoteBibliography"/>
        <w:spacing w:after="0"/>
        <w:ind w:left="720" w:hanging="720"/>
      </w:pPr>
      <w:r w:rsidRPr="001F3C55">
        <w:t>36.</w:t>
      </w:r>
      <w:r w:rsidRPr="001F3C55">
        <w:tab/>
        <w:t xml:space="preserve">Misra-Hebert AD, Pantalone KM, Ji X, et al. Patient Characteristics Associated With Severe Hypoglycemia in a Type 2 Diabetes Cohort in a Large, Integrated Health Care System From 2006 to 2015. </w:t>
      </w:r>
      <w:r w:rsidRPr="001F3C55">
        <w:rPr>
          <w:i/>
        </w:rPr>
        <w:t>Diabetes care</w:t>
      </w:r>
      <w:r w:rsidRPr="001F3C55">
        <w:t xml:space="preserve"> 2018;41(6):1164-71.</w:t>
      </w:r>
    </w:p>
    <w:p w14:paraId="042731FB" w14:textId="77777777" w:rsidR="001F3C55" w:rsidRPr="001F3C55" w:rsidRDefault="001F3C55" w:rsidP="001F3C55">
      <w:pPr>
        <w:pStyle w:val="EndNoteBibliography"/>
        <w:spacing w:after="0"/>
        <w:ind w:left="720" w:hanging="720"/>
      </w:pPr>
      <w:r w:rsidRPr="001F3C55">
        <w:lastRenderedPageBreak/>
        <w:t>37.</w:t>
      </w:r>
      <w:r w:rsidRPr="001F3C55">
        <w:tab/>
        <w:t xml:space="preserve">Guerrero-Berroa E, Ravona-Springer R, Heymann A, et al. Haptoglobin genotype modulates the relationships of glycaemic control with cognitive function in elderly individuals with type 2 diabetes. </w:t>
      </w:r>
      <w:r w:rsidRPr="001F3C55">
        <w:rPr>
          <w:i/>
        </w:rPr>
        <w:t>Diabetologia</w:t>
      </w:r>
      <w:r w:rsidRPr="001F3C55">
        <w:t xml:space="preserve"> 2015;58(4):736-44.</w:t>
      </w:r>
    </w:p>
    <w:p w14:paraId="06A521EF" w14:textId="77777777" w:rsidR="001F3C55" w:rsidRPr="001F3C55" w:rsidRDefault="001F3C55" w:rsidP="001F3C55">
      <w:pPr>
        <w:pStyle w:val="EndNoteBibliography"/>
        <w:spacing w:after="0"/>
        <w:ind w:left="720" w:hanging="720"/>
      </w:pPr>
      <w:r w:rsidRPr="001F3C55">
        <w:t>38.</w:t>
      </w:r>
      <w:r w:rsidRPr="001F3C55">
        <w:tab/>
        <w:t xml:space="preserve">Hess CN, Wang TY, McCoy LA, et al. Unplanned Inpatient and Observation Rehospitalizations After Acute Myocardial Infarction: Insights From the Treatment With Adenosine Diphosphate Receptor Inhibitors: Longitudinal Assessment of Treatment Patterns and Events After Acute Coronary Syndrome (TRANSLATE-ACS) Study. </w:t>
      </w:r>
      <w:r w:rsidRPr="001F3C55">
        <w:rPr>
          <w:i/>
        </w:rPr>
        <w:t>Circulation</w:t>
      </w:r>
      <w:r w:rsidRPr="001F3C55">
        <w:t xml:space="preserve"> 2016;133(5):493-501.</w:t>
      </w:r>
    </w:p>
    <w:p w14:paraId="210BBCD4" w14:textId="77777777" w:rsidR="001F3C55" w:rsidRPr="001F3C55" w:rsidRDefault="001F3C55" w:rsidP="001F3C55">
      <w:pPr>
        <w:pStyle w:val="EndNoteBibliography"/>
        <w:spacing w:after="0"/>
        <w:ind w:left="720" w:hanging="720"/>
      </w:pPr>
      <w:r w:rsidRPr="001F3C55">
        <w:t>39.</w:t>
      </w:r>
      <w:r w:rsidRPr="001F3C55">
        <w:tab/>
        <w:t xml:space="preserve">Huang Y, Ollikainen M, Sipila P, et al. Genetic and Environmental Effects on Gene Expression Signatures of Blood Pressure: A Transcriptome-Wide Twin Study. </w:t>
      </w:r>
      <w:r w:rsidRPr="001F3C55">
        <w:rPr>
          <w:i/>
        </w:rPr>
        <w:t>Hypertension (Dallas, Tex : 1979)</w:t>
      </w:r>
      <w:r w:rsidRPr="001F3C55">
        <w:t xml:space="preserve"> 2018;71(3):457-64.</w:t>
      </w:r>
    </w:p>
    <w:p w14:paraId="74E31E64" w14:textId="77777777" w:rsidR="001F3C55" w:rsidRPr="001F3C55" w:rsidRDefault="001F3C55" w:rsidP="001F3C55">
      <w:pPr>
        <w:pStyle w:val="EndNoteBibliography"/>
        <w:spacing w:after="0"/>
        <w:ind w:left="720" w:hanging="720"/>
      </w:pPr>
      <w:r w:rsidRPr="001F3C55">
        <w:t>40.</w:t>
      </w:r>
      <w:r w:rsidRPr="001F3C55">
        <w:tab/>
        <w:t xml:space="preserve">Hovi P, Vohr B, Ment LR, et al. Blood Pressure in Young Adults Born at Very Low Birth Weight: Adults Born Preterm International Collaboration. </w:t>
      </w:r>
      <w:r w:rsidRPr="001F3C55">
        <w:rPr>
          <w:i/>
        </w:rPr>
        <w:t>Hypertension (Dallas, Tex : 1979)</w:t>
      </w:r>
      <w:r w:rsidRPr="001F3C55">
        <w:t xml:space="preserve"> 2016;68(4):880-7.</w:t>
      </w:r>
    </w:p>
    <w:p w14:paraId="20C82F45" w14:textId="77777777" w:rsidR="001F3C55" w:rsidRPr="001F3C55" w:rsidRDefault="001F3C55" w:rsidP="001F3C55">
      <w:pPr>
        <w:pStyle w:val="EndNoteBibliography"/>
        <w:spacing w:after="0"/>
        <w:ind w:left="720" w:hanging="720"/>
      </w:pPr>
      <w:r w:rsidRPr="001F3C55">
        <w:t>41.</w:t>
      </w:r>
      <w:r w:rsidRPr="001F3C55">
        <w:tab/>
        <w:t xml:space="preserve">Cai Y, Hansell AL, Blangiardo M, et al. Long-term exposure to road traffic noise, ambient air pollution, and cardiovascular risk factors in the HUNT and lifelines cohorts. </w:t>
      </w:r>
      <w:r w:rsidRPr="001F3C55">
        <w:rPr>
          <w:i/>
        </w:rPr>
        <w:t>European heart journal</w:t>
      </w:r>
      <w:r w:rsidRPr="001F3C55">
        <w:t xml:space="preserve"> 2017;38(29):2290-6.</w:t>
      </w:r>
    </w:p>
    <w:p w14:paraId="2F3D2183" w14:textId="77777777" w:rsidR="001F3C55" w:rsidRPr="001F3C55" w:rsidRDefault="001F3C55" w:rsidP="001F3C55">
      <w:pPr>
        <w:pStyle w:val="EndNoteBibliography"/>
        <w:spacing w:after="0"/>
        <w:ind w:left="720" w:hanging="720"/>
      </w:pPr>
      <w:r w:rsidRPr="001F3C55">
        <w:t>42.</w:t>
      </w:r>
      <w:r w:rsidRPr="001F3C55">
        <w:tab/>
        <w:t xml:space="preserve">Narayan HK, Finkelman B, French B, et al. Detailed Echocardiographic Phenotyping in Breast Cancer Patients: Associations With Ejection Fraction Decline, Recovery, and Heart Failure Symptoms Over 3 Years of Follow-Up. </w:t>
      </w:r>
      <w:r w:rsidRPr="001F3C55">
        <w:rPr>
          <w:i/>
        </w:rPr>
        <w:t>Circulation</w:t>
      </w:r>
      <w:r w:rsidRPr="001F3C55">
        <w:t xml:space="preserve"> 2017;135(15):1397-412.</w:t>
      </w:r>
    </w:p>
    <w:p w14:paraId="79236F92" w14:textId="77777777" w:rsidR="001F3C55" w:rsidRPr="001F3C55" w:rsidRDefault="001F3C55" w:rsidP="001F3C55">
      <w:pPr>
        <w:pStyle w:val="EndNoteBibliography"/>
        <w:spacing w:after="0"/>
        <w:ind w:left="720" w:hanging="720"/>
      </w:pPr>
      <w:r w:rsidRPr="001F3C55">
        <w:t>43.</w:t>
      </w:r>
      <w:r w:rsidRPr="001F3C55">
        <w:tab/>
        <w:t xml:space="preserve">Lin H, Guo Y, Zheng Y, et al. Long-Term Effects of Ambient PM2.5 on Hypertension and Blood Pressure and Attributable Risk Among Older Chinese Adults. </w:t>
      </w:r>
      <w:r w:rsidRPr="001F3C55">
        <w:rPr>
          <w:i/>
        </w:rPr>
        <w:t>Hypertension (Dallas, Tex : 1979)</w:t>
      </w:r>
      <w:r w:rsidRPr="001F3C55">
        <w:t xml:space="preserve"> 2017;69(5):806-12.</w:t>
      </w:r>
    </w:p>
    <w:p w14:paraId="4736E9F6" w14:textId="77777777" w:rsidR="001F3C55" w:rsidRPr="00C62883" w:rsidRDefault="001F3C55" w:rsidP="001F3C55">
      <w:pPr>
        <w:pStyle w:val="EndNoteBibliography"/>
        <w:spacing w:after="0"/>
        <w:ind w:left="720" w:hanging="720"/>
        <w:rPr>
          <w:lang w:val="nl-NL"/>
        </w:rPr>
      </w:pPr>
      <w:r w:rsidRPr="001F3C55">
        <w:t>44.</w:t>
      </w:r>
      <w:r w:rsidRPr="001F3C55">
        <w:tab/>
        <w:t xml:space="preserve">Xing CY, Tarumi T, Meijers RL, et al. Arterial Pressure, Heart Rate, and Cerebral Hemodynamics Across the Adult Life Span. </w:t>
      </w:r>
      <w:r w:rsidRPr="00C62883">
        <w:rPr>
          <w:i/>
          <w:lang w:val="nl-NL"/>
        </w:rPr>
        <w:t>Hypertension (Dallas, Tex : 1979)</w:t>
      </w:r>
      <w:r w:rsidRPr="00C62883">
        <w:rPr>
          <w:lang w:val="nl-NL"/>
        </w:rPr>
        <w:t xml:space="preserve"> 2017;69(4):712-20.</w:t>
      </w:r>
    </w:p>
    <w:p w14:paraId="265986FB" w14:textId="77777777" w:rsidR="001F3C55" w:rsidRPr="001F3C55" w:rsidRDefault="001F3C55" w:rsidP="001F3C55">
      <w:pPr>
        <w:pStyle w:val="EndNoteBibliography"/>
        <w:spacing w:after="0"/>
        <w:ind w:left="720" w:hanging="720"/>
      </w:pPr>
      <w:r w:rsidRPr="00C62883">
        <w:rPr>
          <w:lang w:val="nl-NL"/>
        </w:rPr>
        <w:t>45.</w:t>
      </w:r>
      <w:r w:rsidRPr="00C62883">
        <w:rPr>
          <w:lang w:val="nl-NL"/>
        </w:rPr>
        <w:tab/>
        <w:t xml:space="preserve">Benschop L, Schalekamp-Timmermans S, Broere-Brown ZA, et al. </w:t>
      </w:r>
      <w:r w:rsidRPr="001F3C55">
        <w:t xml:space="preserve">Placental Growth Factor as an Indicator of Maternal Cardiovascular Risk After Pregnancy. </w:t>
      </w:r>
      <w:r w:rsidRPr="001F3C55">
        <w:rPr>
          <w:i/>
        </w:rPr>
        <w:t>Circulation</w:t>
      </w:r>
      <w:r w:rsidRPr="001F3C55">
        <w:t xml:space="preserve"> 2019;139(14):1698-709.</w:t>
      </w:r>
    </w:p>
    <w:p w14:paraId="1BD66E56" w14:textId="77777777" w:rsidR="001F3C55" w:rsidRPr="00C62883" w:rsidRDefault="001F3C55" w:rsidP="001F3C55">
      <w:pPr>
        <w:pStyle w:val="EndNoteBibliography"/>
        <w:spacing w:after="0"/>
        <w:ind w:left="720" w:hanging="720"/>
        <w:rPr>
          <w:lang w:val="nl-NL"/>
        </w:rPr>
      </w:pPr>
      <w:r w:rsidRPr="001F3C55">
        <w:t>46.</w:t>
      </w:r>
      <w:r w:rsidRPr="001F3C55">
        <w:tab/>
        <w:t xml:space="preserve">Vasan SK, Noordam R, Gowri MS, et al. The proposed systemic thermogenic metabolites succinate and 12,13-diHOME are inversely associated with adiposity and related metabolic traits: evidence from a large human cross-sectional study. </w:t>
      </w:r>
      <w:r w:rsidRPr="00C62883">
        <w:rPr>
          <w:i/>
          <w:lang w:val="nl-NL"/>
        </w:rPr>
        <w:t>Diabetologia</w:t>
      </w:r>
      <w:r w:rsidRPr="00C62883">
        <w:rPr>
          <w:lang w:val="nl-NL"/>
        </w:rPr>
        <w:t xml:space="preserve"> 2019.</w:t>
      </w:r>
    </w:p>
    <w:p w14:paraId="19CA750F" w14:textId="77777777" w:rsidR="001F3C55" w:rsidRPr="001F3C55" w:rsidRDefault="001F3C55" w:rsidP="001F3C55">
      <w:pPr>
        <w:pStyle w:val="EndNoteBibliography"/>
        <w:spacing w:after="0"/>
        <w:ind w:left="720" w:hanging="720"/>
      </w:pPr>
      <w:r w:rsidRPr="00C62883">
        <w:rPr>
          <w:lang w:val="nl-NL"/>
        </w:rPr>
        <w:t>47.</w:t>
      </w:r>
      <w:r w:rsidRPr="00C62883">
        <w:rPr>
          <w:lang w:val="nl-NL"/>
        </w:rPr>
        <w:tab/>
        <w:t xml:space="preserve">Simons N, Dekker JM, van Greevenbroek MM, et al. </w:t>
      </w:r>
      <w:r w:rsidRPr="001F3C55">
        <w:t xml:space="preserve">A Common Gene Variant in Glucokinase Regulatory Protein Interacts With Glucose Metabolism on Diabetic Dyslipidemia: the Combined CODAM and Hoorn Studies. </w:t>
      </w:r>
      <w:r w:rsidRPr="001F3C55">
        <w:rPr>
          <w:i/>
        </w:rPr>
        <w:t>Diabetes care</w:t>
      </w:r>
      <w:r w:rsidRPr="001F3C55">
        <w:t xml:space="preserve"> 2016;39(10):1811-7.</w:t>
      </w:r>
    </w:p>
    <w:p w14:paraId="324F9437" w14:textId="77777777" w:rsidR="001F3C55" w:rsidRPr="001F3C55" w:rsidRDefault="001F3C55" w:rsidP="001F3C55">
      <w:pPr>
        <w:pStyle w:val="EndNoteBibliography"/>
        <w:spacing w:after="0"/>
        <w:ind w:left="720" w:hanging="720"/>
      </w:pPr>
      <w:r w:rsidRPr="001F3C55">
        <w:t>48.</w:t>
      </w:r>
      <w:r w:rsidRPr="001F3C55">
        <w:tab/>
        <w:t xml:space="preserve">Wolf K, Popp A, Schneider A, et al. Association Between Long-term Exposure to Air Pollution and Biomarkers Related to Insulin Resistance, Subclinical Inflammation, and Adipokines. </w:t>
      </w:r>
      <w:r w:rsidRPr="001F3C55">
        <w:rPr>
          <w:i/>
        </w:rPr>
        <w:t>Diabetes</w:t>
      </w:r>
      <w:r w:rsidRPr="001F3C55">
        <w:t xml:space="preserve"> 2016;65(11):3314-26.</w:t>
      </w:r>
    </w:p>
    <w:p w14:paraId="4E9AAFF4" w14:textId="77777777" w:rsidR="001F3C55" w:rsidRPr="001F3C55" w:rsidRDefault="001F3C55" w:rsidP="001F3C55">
      <w:pPr>
        <w:pStyle w:val="EndNoteBibliography"/>
        <w:spacing w:after="0"/>
        <w:ind w:left="720" w:hanging="720"/>
      </w:pPr>
      <w:r w:rsidRPr="001F3C55">
        <w:t>49.</w:t>
      </w:r>
      <w:r w:rsidRPr="001F3C55">
        <w:tab/>
        <w:t xml:space="preserve">Much D, Beyerlein A, Kindt A, et al. Lactation is associated with altered metabolomic signatures in women with gestational diabetes. </w:t>
      </w:r>
      <w:r w:rsidRPr="001F3C55">
        <w:rPr>
          <w:i/>
        </w:rPr>
        <w:t>Diabetologia</w:t>
      </w:r>
      <w:r w:rsidRPr="001F3C55">
        <w:t xml:space="preserve"> 2016;59(10):2193-202.</w:t>
      </w:r>
    </w:p>
    <w:p w14:paraId="169C5A6D" w14:textId="77777777" w:rsidR="001F3C55" w:rsidRPr="001F3C55" w:rsidRDefault="001F3C55" w:rsidP="001F3C55">
      <w:pPr>
        <w:pStyle w:val="EndNoteBibliography"/>
        <w:spacing w:after="0"/>
        <w:ind w:left="720" w:hanging="720"/>
      </w:pPr>
      <w:r w:rsidRPr="001F3C55">
        <w:t>50.</w:t>
      </w:r>
      <w:r w:rsidRPr="001F3C55">
        <w:tab/>
        <w:t xml:space="preserve">Retnakaran R, Ye C, Kramer CK, et al. Maternal Serum Prolactin and Prediction of Postpartum beta-Cell Function and Risk of Prediabetes/Diabetes. </w:t>
      </w:r>
      <w:r w:rsidRPr="001F3C55">
        <w:rPr>
          <w:i/>
        </w:rPr>
        <w:t>Diabetes care</w:t>
      </w:r>
      <w:r w:rsidRPr="001F3C55">
        <w:t xml:space="preserve"> 2016;39(7):1250-8.</w:t>
      </w:r>
    </w:p>
    <w:p w14:paraId="6AB46D98" w14:textId="77777777" w:rsidR="001F3C55" w:rsidRPr="001F3C55" w:rsidRDefault="001F3C55" w:rsidP="001F3C55">
      <w:pPr>
        <w:pStyle w:val="EndNoteBibliography"/>
        <w:spacing w:after="0"/>
        <w:ind w:left="720" w:hanging="720"/>
      </w:pPr>
      <w:r w:rsidRPr="001F3C55">
        <w:t>51.</w:t>
      </w:r>
      <w:r w:rsidRPr="001F3C55">
        <w:tab/>
        <w:t xml:space="preserve">Weber KS, Nowotny B, Strassburger K, et al. The Role of Markers of Low-Grade Inflammation for the Early Time Course of Glycemic Control, Glucose Disappearance Rate, and beta-Cell Function in Recently Diagnosed Type 1 and Type 2 Diabetes. </w:t>
      </w:r>
      <w:r w:rsidRPr="001F3C55">
        <w:rPr>
          <w:i/>
        </w:rPr>
        <w:t>Diabetes care</w:t>
      </w:r>
      <w:r w:rsidRPr="001F3C55">
        <w:t xml:space="preserve"> 2015;38(9):1758-67.</w:t>
      </w:r>
    </w:p>
    <w:p w14:paraId="13F1761E" w14:textId="77777777" w:rsidR="001F3C55" w:rsidRPr="00C62883" w:rsidRDefault="001F3C55" w:rsidP="001F3C55">
      <w:pPr>
        <w:pStyle w:val="EndNoteBibliography"/>
        <w:spacing w:after="0"/>
        <w:ind w:left="720" w:hanging="720"/>
        <w:rPr>
          <w:lang w:val="nl-NL"/>
        </w:rPr>
      </w:pPr>
      <w:r w:rsidRPr="001F3C55">
        <w:t>52.</w:t>
      </w:r>
      <w:r w:rsidRPr="001F3C55">
        <w:tab/>
        <w:t xml:space="preserve">Lee CC, Watkins SM, Lorenzo C, et al. Branched-Chain Amino Acids and Insulin Metabolism: The Insulin Resistance Atherosclerosis Study (IRAS). </w:t>
      </w:r>
      <w:r w:rsidRPr="00C62883">
        <w:rPr>
          <w:i/>
          <w:lang w:val="nl-NL"/>
        </w:rPr>
        <w:t>Diabetes care</w:t>
      </w:r>
      <w:r w:rsidRPr="00C62883">
        <w:rPr>
          <w:lang w:val="nl-NL"/>
        </w:rPr>
        <w:t xml:space="preserve"> 2016;39(4):582-8.</w:t>
      </w:r>
    </w:p>
    <w:p w14:paraId="1151825C" w14:textId="77777777" w:rsidR="001F3C55" w:rsidRPr="001F3C55" w:rsidRDefault="001F3C55" w:rsidP="001F3C55">
      <w:pPr>
        <w:pStyle w:val="EndNoteBibliography"/>
        <w:spacing w:after="0"/>
        <w:ind w:left="720" w:hanging="720"/>
      </w:pPr>
      <w:r w:rsidRPr="00C62883">
        <w:rPr>
          <w:lang w:val="nl-NL"/>
        </w:rPr>
        <w:t>53.</w:t>
      </w:r>
      <w:r w:rsidRPr="00C62883">
        <w:rPr>
          <w:lang w:val="nl-NL"/>
        </w:rPr>
        <w:tab/>
        <w:t xml:space="preserve">Mai XM, Videm V, Sheehan NA, et al. </w:t>
      </w:r>
      <w:r w:rsidRPr="001F3C55">
        <w:t xml:space="preserve">Potential causal associations of serum 25-hydroxyvitamin D with lipids: a Mendelian randomization approach of the HUNT study. </w:t>
      </w:r>
      <w:r w:rsidRPr="001F3C55">
        <w:rPr>
          <w:i/>
        </w:rPr>
        <w:t>European journal of epidemiology</w:t>
      </w:r>
      <w:r w:rsidRPr="001F3C55">
        <w:t xml:space="preserve"> 2019;34(1):57-66.</w:t>
      </w:r>
    </w:p>
    <w:p w14:paraId="35160CEB" w14:textId="77777777" w:rsidR="001F3C55" w:rsidRPr="001F3C55" w:rsidRDefault="001F3C55" w:rsidP="001F3C55">
      <w:pPr>
        <w:pStyle w:val="EndNoteBibliography"/>
        <w:spacing w:after="0"/>
        <w:ind w:left="720" w:hanging="720"/>
      </w:pPr>
      <w:r w:rsidRPr="001F3C55">
        <w:t>54.</w:t>
      </w:r>
      <w:r w:rsidRPr="001F3C55">
        <w:tab/>
        <w:t xml:space="preserve">Orho-Melander M, Hindy G, Borgquist S, et al. Blood lipid genetic scores, the HMGCR gene and cancer risk: a Mendelian randomization study. </w:t>
      </w:r>
      <w:r w:rsidRPr="001F3C55">
        <w:rPr>
          <w:i/>
        </w:rPr>
        <w:t>International journal of epidemiology</w:t>
      </w:r>
      <w:r w:rsidRPr="001F3C55">
        <w:t xml:space="preserve"> 2018;47(2):495-505.</w:t>
      </w:r>
    </w:p>
    <w:p w14:paraId="16303971" w14:textId="77777777" w:rsidR="001F3C55" w:rsidRPr="001F3C55" w:rsidRDefault="001F3C55" w:rsidP="001F3C55">
      <w:pPr>
        <w:pStyle w:val="EndNoteBibliography"/>
        <w:spacing w:after="0"/>
        <w:ind w:left="720" w:hanging="720"/>
      </w:pPr>
      <w:r w:rsidRPr="001F3C55">
        <w:lastRenderedPageBreak/>
        <w:t>55.</w:t>
      </w:r>
      <w:r w:rsidRPr="001F3C55">
        <w:tab/>
        <w:t xml:space="preserve">Whitaker KM, Buman MP, Odegaard AO, et al. Sedentary Behaviors and Cardiometabolic Risk: An Isotemporal Substitution Analysis. </w:t>
      </w:r>
      <w:r w:rsidRPr="001F3C55">
        <w:rPr>
          <w:i/>
        </w:rPr>
        <w:t>American journal of epidemiology</w:t>
      </w:r>
      <w:r w:rsidRPr="001F3C55">
        <w:t xml:space="preserve"> 2018;187(2):181-9.</w:t>
      </w:r>
    </w:p>
    <w:p w14:paraId="2C63AFB0" w14:textId="77777777" w:rsidR="001F3C55" w:rsidRPr="001F3C55" w:rsidRDefault="001F3C55" w:rsidP="001F3C55">
      <w:pPr>
        <w:pStyle w:val="EndNoteBibliography"/>
        <w:spacing w:after="0"/>
        <w:ind w:left="720" w:hanging="720"/>
      </w:pPr>
      <w:r w:rsidRPr="001F3C55">
        <w:t>56.</w:t>
      </w:r>
      <w:r w:rsidRPr="001F3C55">
        <w:tab/>
        <w:t xml:space="preserve">Huang JY, Gavin AR, Richardson TS, et al. Accounting for Life-Course Exposures in Epigenetic Biomarker Association Studies: Early Life Socioeconomic Position, Candidate Gene DNA Methylation, and Adult Cardiometabolic Risk. </w:t>
      </w:r>
      <w:r w:rsidRPr="001F3C55">
        <w:rPr>
          <w:i/>
        </w:rPr>
        <w:t>American journal of epidemiology</w:t>
      </w:r>
      <w:r w:rsidRPr="001F3C55">
        <w:t xml:space="preserve"> 2016;184(7):520-31.</w:t>
      </w:r>
    </w:p>
    <w:p w14:paraId="317C1521" w14:textId="77777777" w:rsidR="001F3C55" w:rsidRPr="001F3C55" w:rsidRDefault="001F3C55" w:rsidP="001F3C55">
      <w:pPr>
        <w:pStyle w:val="EndNoteBibliography"/>
        <w:spacing w:after="0"/>
        <w:ind w:left="720" w:hanging="720"/>
      </w:pPr>
      <w:r w:rsidRPr="001F3C55">
        <w:t>57.</w:t>
      </w:r>
      <w:r w:rsidRPr="001F3C55">
        <w:tab/>
        <w:t xml:space="preserve">Vogt S, Wahl S, Kettunen J, et al. Characterization of the metabolic profile associated with serum 25-hydroxyvitamin D: a cross-sectional analysis in population-based data. </w:t>
      </w:r>
      <w:r w:rsidRPr="001F3C55">
        <w:rPr>
          <w:i/>
        </w:rPr>
        <w:t>International journal of epidemiology</w:t>
      </w:r>
      <w:r w:rsidRPr="001F3C55">
        <w:t xml:space="preserve"> 2016;45(5):1469-81.</w:t>
      </w:r>
    </w:p>
    <w:p w14:paraId="7F9E1F58" w14:textId="77777777" w:rsidR="001F3C55" w:rsidRPr="001F3C55" w:rsidRDefault="001F3C55" w:rsidP="001F3C55">
      <w:pPr>
        <w:pStyle w:val="EndNoteBibliography"/>
        <w:spacing w:after="0"/>
        <w:ind w:left="720" w:hanging="720"/>
      </w:pPr>
      <w:r w:rsidRPr="001F3C55">
        <w:t>58.</w:t>
      </w:r>
      <w:r w:rsidRPr="001F3C55">
        <w:tab/>
        <w:t xml:space="preserve">Wang Q, Wurtz P, Auro K, et al. Effects of hormonal contraception on systemic metabolism: cross-sectional and longitudinal evidence. </w:t>
      </w:r>
      <w:r w:rsidRPr="001F3C55">
        <w:rPr>
          <w:i/>
        </w:rPr>
        <w:t>International journal of epidemiology</w:t>
      </w:r>
      <w:r w:rsidRPr="001F3C55">
        <w:t xml:space="preserve"> 2016;45(5):1445-57.</w:t>
      </w:r>
    </w:p>
    <w:p w14:paraId="1E6CE857" w14:textId="77777777" w:rsidR="001F3C55" w:rsidRPr="001F3C55" w:rsidRDefault="001F3C55" w:rsidP="001F3C55">
      <w:pPr>
        <w:pStyle w:val="EndNoteBibliography"/>
        <w:spacing w:after="0"/>
        <w:ind w:left="720" w:hanging="720"/>
      </w:pPr>
      <w:r w:rsidRPr="001F3C55">
        <w:t>59.</w:t>
      </w:r>
      <w:r w:rsidRPr="001F3C55">
        <w:tab/>
        <w:t xml:space="preserve">Cabrera SE, Mindell JS, Toledo M, et al. Associations of Blood Pressure With Geographical Latitude, Solar Radiation, and Ambient Temperature: Results From the Chilean Health Survey, 2009-2010. </w:t>
      </w:r>
      <w:r w:rsidRPr="001F3C55">
        <w:rPr>
          <w:i/>
        </w:rPr>
        <w:t>American journal of epidemiology</w:t>
      </w:r>
      <w:r w:rsidRPr="001F3C55">
        <w:t xml:space="preserve"> 2016;183(11):1071-3.</w:t>
      </w:r>
    </w:p>
    <w:p w14:paraId="2924DE16" w14:textId="77777777" w:rsidR="001F3C55" w:rsidRPr="001F3C55" w:rsidRDefault="001F3C55" w:rsidP="001F3C55">
      <w:pPr>
        <w:pStyle w:val="EndNoteBibliography"/>
        <w:spacing w:after="0"/>
        <w:ind w:left="720" w:hanging="720"/>
      </w:pPr>
      <w:r w:rsidRPr="001F3C55">
        <w:t>60.</w:t>
      </w:r>
      <w:r w:rsidRPr="001F3C55">
        <w:tab/>
        <w:t xml:space="preserve">Shanley RP, Hayes RB, Cromar KR, et al. Particulate Air Pollution and Clinical Cardiovascular Disease Risk Factors. </w:t>
      </w:r>
      <w:r w:rsidRPr="001F3C55">
        <w:rPr>
          <w:i/>
        </w:rPr>
        <w:t>Epidemiology (Cambridge, Mass)</w:t>
      </w:r>
      <w:r w:rsidRPr="001F3C55">
        <w:t xml:space="preserve"> 2016;27(2):291-8.</w:t>
      </w:r>
    </w:p>
    <w:p w14:paraId="21605DFF" w14:textId="77777777" w:rsidR="001F3C55" w:rsidRPr="001F3C55" w:rsidRDefault="001F3C55" w:rsidP="001F3C55">
      <w:pPr>
        <w:pStyle w:val="EndNoteBibliography"/>
        <w:spacing w:after="0"/>
        <w:ind w:left="720" w:hanging="720"/>
      </w:pPr>
      <w:r w:rsidRPr="001F3C55">
        <w:t>61.</w:t>
      </w:r>
      <w:r w:rsidRPr="001F3C55">
        <w:tab/>
        <w:t xml:space="preserve">Ferguson TS, Younger-Coleman NO, Tulloch-Reid MK, et al. Birth weight and maternal socioeconomic circumstances were inversely related to systolic blood pressure among Afro-Caribbean young adults. </w:t>
      </w:r>
      <w:r w:rsidRPr="001F3C55">
        <w:rPr>
          <w:i/>
        </w:rPr>
        <w:t>Journal of clinical epidemiology</w:t>
      </w:r>
      <w:r w:rsidRPr="001F3C55">
        <w:t xml:space="preserve"> 2015;68(9):1002-9.</w:t>
      </w:r>
    </w:p>
    <w:p w14:paraId="208743D6" w14:textId="77777777" w:rsidR="001F3C55" w:rsidRPr="00C62883" w:rsidRDefault="001F3C55" w:rsidP="001F3C55">
      <w:pPr>
        <w:pStyle w:val="EndNoteBibliography"/>
        <w:spacing w:after="0"/>
        <w:ind w:left="720" w:hanging="720"/>
        <w:rPr>
          <w:lang w:val="nl-NL"/>
        </w:rPr>
      </w:pPr>
      <w:r w:rsidRPr="001F3C55">
        <w:t>62.</w:t>
      </w:r>
      <w:r w:rsidRPr="001F3C55">
        <w:tab/>
        <w:t xml:space="preserve">Beeghly-Fadiel A, Khankari NK, Delahanty RJ, et al. A Mendelian randomization analysis of circulating lipid traits and breast cancer risk. </w:t>
      </w:r>
      <w:r w:rsidRPr="00C62883">
        <w:rPr>
          <w:i/>
          <w:lang w:val="nl-NL"/>
        </w:rPr>
        <w:t>International journal of epidemiology</w:t>
      </w:r>
      <w:r w:rsidRPr="00C62883">
        <w:rPr>
          <w:lang w:val="nl-NL"/>
        </w:rPr>
        <w:t xml:space="preserve"> 2019.</w:t>
      </w:r>
    </w:p>
    <w:p w14:paraId="563F4CC0" w14:textId="77777777" w:rsidR="001F3C55" w:rsidRPr="001F3C55" w:rsidRDefault="001F3C55" w:rsidP="001F3C55">
      <w:pPr>
        <w:pStyle w:val="EndNoteBibliography"/>
        <w:spacing w:after="0"/>
        <w:ind w:left="720" w:hanging="720"/>
      </w:pPr>
      <w:r w:rsidRPr="00C62883">
        <w:rPr>
          <w:lang w:val="nl-NL"/>
        </w:rPr>
        <w:t>63.</w:t>
      </w:r>
      <w:r w:rsidRPr="00C62883">
        <w:rPr>
          <w:lang w:val="nl-NL"/>
        </w:rPr>
        <w:tab/>
        <w:t xml:space="preserve">van der Schaft N, Schoufour JD, Nano J, et al. </w:t>
      </w:r>
      <w:r w:rsidRPr="001F3C55">
        <w:t xml:space="preserve">Dietary antioxidant capacity and risk of type 2 diabetes mellitus, prediabetes and insulin resistance: the Rotterdam Study. </w:t>
      </w:r>
      <w:r w:rsidRPr="001F3C55">
        <w:rPr>
          <w:i/>
        </w:rPr>
        <w:t>European journal of epidemiology</w:t>
      </w:r>
      <w:r w:rsidRPr="001F3C55">
        <w:t xml:space="preserve"> 2019;34(9):853-61.</w:t>
      </w:r>
    </w:p>
    <w:p w14:paraId="4CB350A3" w14:textId="77777777" w:rsidR="001F3C55" w:rsidRPr="001F3C55" w:rsidRDefault="001F3C55" w:rsidP="001F3C55">
      <w:pPr>
        <w:pStyle w:val="EndNoteBibliography"/>
        <w:spacing w:after="0"/>
        <w:ind w:left="720" w:hanging="720"/>
      </w:pPr>
      <w:r w:rsidRPr="001F3C55">
        <w:t>64.</w:t>
      </w:r>
      <w:r w:rsidRPr="001F3C55">
        <w:tab/>
        <w:t xml:space="preserve">Gnatiuc L, Alegre-Diaz J, Halsey J, et al. Adiposity and Blood Pressure in 110 000 Mexican Adults. </w:t>
      </w:r>
      <w:r w:rsidRPr="001F3C55">
        <w:rPr>
          <w:i/>
        </w:rPr>
        <w:t>Hypertension (Dallas, Tex : 1979)</w:t>
      </w:r>
      <w:r w:rsidRPr="001F3C55">
        <w:t xml:space="preserve"> 2017;69(4):608-14.</w:t>
      </w:r>
    </w:p>
    <w:p w14:paraId="6335A33E" w14:textId="77777777" w:rsidR="001F3C55" w:rsidRPr="001F3C55" w:rsidRDefault="001F3C55" w:rsidP="001F3C55">
      <w:pPr>
        <w:pStyle w:val="EndNoteBibliography"/>
        <w:spacing w:after="0"/>
        <w:ind w:left="720" w:hanging="720"/>
      </w:pPr>
      <w:r w:rsidRPr="001F3C55">
        <w:t>65.</w:t>
      </w:r>
      <w:r w:rsidRPr="001F3C55">
        <w:tab/>
        <w:t xml:space="preserve">Han L, Duan D, Zhang S, et al. Effects of the interaction between glycated haemoglobin genetic risk score and postpartum weight reduction on glycaemic changes: A gene-weight interaction analysis. </w:t>
      </w:r>
      <w:r w:rsidRPr="001F3C55">
        <w:rPr>
          <w:i/>
        </w:rPr>
        <w:t>Diabetes, obesity &amp; metabolism</w:t>
      </w:r>
      <w:r w:rsidRPr="001F3C55">
        <w:t xml:space="preserve"> 2018;20(12):2733-9.</w:t>
      </w:r>
    </w:p>
    <w:p w14:paraId="5A3AD4BB" w14:textId="77777777" w:rsidR="001F3C55" w:rsidRPr="001F3C55" w:rsidRDefault="001F3C55" w:rsidP="001F3C55">
      <w:pPr>
        <w:pStyle w:val="EndNoteBibliography"/>
        <w:spacing w:after="0"/>
        <w:ind w:left="720" w:hanging="720"/>
      </w:pPr>
      <w:r w:rsidRPr="001F3C55">
        <w:t>66.</w:t>
      </w:r>
      <w:r w:rsidRPr="001F3C55">
        <w:tab/>
        <w:t xml:space="preserve">Swindell N, Mackintosh K, McNarry M, et al. Objectively Measured Physical Activity and Sedentary Time Are Associated With Cardiometabolic Risk Factors in Adults With Prediabetes: The PREVIEW Study. </w:t>
      </w:r>
      <w:r w:rsidRPr="001F3C55">
        <w:rPr>
          <w:i/>
        </w:rPr>
        <w:t>Diabetes care</w:t>
      </w:r>
      <w:r w:rsidRPr="001F3C55">
        <w:t xml:space="preserve"> 2018;41(3):562-9.</w:t>
      </w:r>
    </w:p>
    <w:p w14:paraId="154B5271" w14:textId="77777777" w:rsidR="001F3C55" w:rsidRPr="001F3C55" w:rsidRDefault="001F3C55" w:rsidP="001F3C55">
      <w:pPr>
        <w:pStyle w:val="EndNoteBibliography"/>
        <w:spacing w:after="0"/>
        <w:ind w:left="720" w:hanging="720"/>
      </w:pPr>
      <w:r w:rsidRPr="001F3C55">
        <w:t>67.</w:t>
      </w:r>
      <w:r w:rsidRPr="001F3C55">
        <w:tab/>
        <w:t xml:space="preserve">Meeks KAC, Henneman P, Venema A, et al. Epigenome-wide association study in whole blood on type 2 diabetes among sub-Saharan African individuals: findings from the RODAM study. </w:t>
      </w:r>
      <w:r w:rsidRPr="001F3C55">
        <w:rPr>
          <w:i/>
        </w:rPr>
        <w:t>International journal of epidemiology</w:t>
      </w:r>
      <w:r w:rsidRPr="001F3C55">
        <w:t xml:space="preserve"> 2019;48(1):58-70.</w:t>
      </w:r>
    </w:p>
    <w:p w14:paraId="25A5F030" w14:textId="77777777" w:rsidR="001F3C55" w:rsidRPr="001F3C55" w:rsidRDefault="001F3C55" w:rsidP="001F3C55">
      <w:pPr>
        <w:pStyle w:val="EndNoteBibliography"/>
        <w:spacing w:after="0"/>
        <w:ind w:left="720" w:hanging="720"/>
      </w:pPr>
      <w:r w:rsidRPr="001F3C55">
        <w:t>68.</w:t>
      </w:r>
      <w:r w:rsidRPr="001F3C55">
        <w:tab/>
        <w:t xml:space="preserve">Wurtz P, Wang Q, Niironen M, et al. Metabolic signatures of birthweight in 18 288 adolescents and adults. </w:t>
      </w:r>
      <w:r w:rsidRPr="001F3C55">
        <w:rPr>
          <w:i/>
        </w:rPr>
        <w:t>International journal of epidemiology</w:t>
      </w:r>
      <w:r w:rsidRPr="001F3C55">
        <w:t xml:space="preserve"> 2016;45(5):1539-50.</w:t>
      </w:r>
    </w:p>
    <w:p w14:paraId="0FA92920" w14:textId="77777777" w:rsidR="001F3C55" w:rsidRPr="001F3C55" w:rsidRDefault="001F3C55" w:rsidP="001F3C55">
      <w:pPr>
        <w:pStyle w:val="EndNoteBibliography"/>
        <w:spacing w:after="0"/>
        <w:ind w:left="720" w:hanging="720"/>
      </w:pPr>
      <w:r w:rsidRPr="001F3C55">
        <w:t>69.</w:t>
      </w:r>
      <w:r w:rsidRPr="001F3C55">
        <w:tab/>
        <w:t xml:space="preserve">Chen Z, Smith M, Du H, et al. Blood pressure in relation to general and central adiposity among 500 000 adult Chinese men and women. </w:t>
      </w:r>
      <w:r w:rsidRPr="001F3C55">
        <w:rPr>
          <w:i/>
        </w:rPr>
        <w:t>International journal of epidemiology</w:t>
      </w:r>
      <w:r w:rsidRPr="001F3C55">
        <w:t xml:space="preserve"> 2015;44(4):1305-19.</w:t>
      </w:r>
    </w:p>
    <w:p w14:paraId="4DC3DD7B" w14:textId="77777777" w:rsidR="001F3C55" w:rsidRPr="00C62883" w:rsidRDefault="001F3C55" w:rsidP="001F3C55">
      <w:pPr>
        <w:pStyle w:val="EndNoteBibliography"/>
        <w:spacing w:after="0"/>
        <w:ind w:left="720" w:hanging="720"/>
        <w:rPr>
          <w:lang w:val="nl-NL"/>
        </w:rPr>
      </w:pPr>
      <w:r w:rsidRPr="001F3C55">
        <w:t>70.</w:t>
      </w:r>
      <w:r w:rsidRPr="001F3C55">
        <w:tab/>
        <w:t xml:space="preserve">Strand LB, Carnethon M, Biggs ML, et al. Sleep Disturbances and Glucose Metabolism in Older Adults: The Cardiovascular Health Study. </w:t>
      </w:r>
      <w:r w:rsidRPr="00C62883">
        <w:rPr>
          <w:i/>
          <w:lang w:val="nl-NL"/>
        </w:rPr>
        <w:t>Diabetes care</w:t>
      </w:r>
      <w:r w:rsidRPr="00C62883">
        <w:rPr>
          <w:lang w:val="nl-NL"/>
        </w:rPr>
        <w:t xml:space="preserve"> 2015;38(11):2050-8.</w:t>
      </w:r>
    </w:p>
    <w:p w14:paraId="0E8007AE" w14:textId="77777777" w:rsidR="001F3C55" w:rsidRPr="001F3C55" w:rsidRDefault="001F3C55" w:rsidP="001F3C55">
      <w:pPr>
        <w:pStyle w:val="EndNoteBibliography"/>
        <w:spacing w:after="0"/>
        <w:ind w:left="720" w:hanging="720"/>
      </w:pPr>
      <w:r w:rsidRPr="00C62883">
        <w:rPr>
          <w:lang w:val="nl-NL"/>
        </w:rPr>
        <w:t>71.</w:t>
      </w:r>
      <w:r w:rsidRPr="00C62883">
        <w:rPr>
          <w:lang w:val="nl-NL"/>
        </w:rPr>
        <w:tab/>
        <w:t xml:space="preserve">Lidegaard LP, Hansen AL, Johansen NB, et al. </w:t>
      </w:r>
      <w:r w:rsidRPr="001F3C55">
        <w:t xml:space="preserve">Physical activity energy expenditure vs cardiorespiratory fitness level in impaired glucose metabolism. </w:t>
      </w:r>
      <w:r w:rsidRPr="001F3C55">
        <w:rPr>
          <w:i/>
        </w:rPr>
        <w:t>Diabetologia</w:t>
      </w:r>
      <w:r w:rsidRPr="001F3C55">
        <w:t xml:space="preserve"> 2015;58(12):2709-17.</w:t>
      </w:r>
    </w:p>
    <w:p w14:paraId="687A1EDD" w14:textId="77777777" w:rsidR="001F3C55" w:rsidRPr="001F3C55" w:rsidRDefault="001F3C55" w:rsidP="001F3C55">
      <w:pPr>
        <w:pStyle w:val="EndNoteBibliography"/>
        <w:spacing w:after="0"/>
        <w:ind w:left="720" w:hanging="720"/>
      </w:pPr>
      <w:r w:rsidRPr="001F3C55">
        <w:t>72.</w:t>
      </w:r>
      <w:r w:rsidRPr="001F3C55">
        <w:tab/>
        <w:t xml:space="preserve">Huang T, Zeleznik OA, Poole EM, et al. Habitual sleep quality, plasma metabolites and risk of coronary heart disease in post-menopausal women. </w:t>
      </w:r>
      <w:r w:rsidRPr="001F3C55">
        <w:rPr>
          <w:i/>
        </w:rPr>
        <w:t>International journal of epidemiology</w:t>
      </w:r>
      <w:r w:rsidRPr="001F3C55">
        <w:t xml:space="preserve"> 2018.</w:t>
      </w:r>
    </w:p>
    <w:p w14:paraId="188228F1" w14:textId="77777777" w:rsidR="001F3C55" w:rsidRPr="001F3C55" w:rsidRDefault="001F3C55" w:rsidP="001F3C55">
      <w:pPr>
        <w:pStyle w:val="EndNoteBibliography"/>
        <w:spacing w:after="0"/>
        <w:ind w:left="720" w:hanging="720"/>
      </w:pPr>
      <w:r w:rsidRPr="001F3C55">
        <w:lastRenderedPageBreak/>
        <w:t>73.</w:t>
      </w:r>
      <w:r w:rsidRPr="001F3C55">
        <w:tab/>
        <w:t xml:space="preserve">Ren R, Covassin N, Yang L, et al. Objective but Not Subjective Short Sleep Duration Is Associated With Hypertension in Obstructive Sleep Apnea. </w:t>
      </w:r>
      <w:r w:rsidRPr="001F3C55">
        <w:rPr>
          <w:i/>
        </w:rPr>
        <w:t>Hypertension (Dallas, Tex : 1979)</w:t>
      </w:r>
      <w:r w:rsidRPr="001F3C55">
        <w:t xml:space="preserve"> 2018;72(3):610-7.</w:t>
      </w:r>
    </w:p>
    <w:p w14:paraId="685E1527" w14:textId="77777777" w:rsidR="001F3C55" w:rsidRPr="001F3C55" w:rsidRDefault="001F3C55" w:rsidP="001F3C55">
      <w:pPr>
        <w:pStyle w:val="EndNoteBibliography"/>
        <w:spacing w:after="0"/>
        <w:ind w:left="720" w:hanging="720"/>
      </w:pPr>
      <w:r w:rsidRPr="001F3C55">
        <w:t>74.</w:t>
      </w:r>
      <w:r w:rsidRPr="001F3C55">
        <w:tab/>
        <w:t xml:space="preserve">Sun D, Li X, Heianza Y, et al. History of Asthma From Childhood and Arterial Stiffness in Asymptomatic Young Adults: The Bogalusa Heart Study. </w:t>
      </w:r>
      <w:r w:rsidRPr="001F3C55">
        <w:rPr>
          <w:i/>
        </w:rPr>
        <w:t>Hypertension (Dallas, Tex : 1979)</w:t>
      </w:r>
      <w:r w:rsidRPr="001F3C55">
        <w:t xml:space="preserve"> 2018;71(5):928-36.</w:t>
      </w:r>
    </w:p>
    <w:p w14:paraId="561B2FF4" w14:textId="77777777" w:rsidR="001F3C55" w:rsidRPr="001F3C55" w:rsidRDefault="001F3C55" w:rsidP="001F3C55">
      <w:pPr>
        <w:pStyle w:val="EndNoteBibliography"/>
        <w:spacing w:after="0"/>
        <w:ind w:left="720" w:hanging="720"/>
      </w:pPr>
      <w:r w:rsidRPr="001F3C55">
        <w:t>75.</w:t>
      </w:r>
      <w:r w:rsidRPr="001F3C55">
        <w:tab/>
        <w:t xml:space="preserve">Lew J, Sanghavi M, Ayers CR, et al. Sex-Based Differences in Cardiometabolic Biomarkers. </w:t>
      </w:r>
      <w:r w:rsidRPr="001F3C55">
        <w:rPr>
          <w:i/>
        </w:rPr>
        <w:t>Circulation</w:t>
      </w:r>
      <w:r w:rsidRPr="001F3C55">
        <w:t xml:space="preserve"> 2017;135(6):544-55.</w:t>
      </w:r>
    </w:p>
    <w:p w14:paraId="08EED26A" w14:textId="77777777" w:rsidR="001F3C55" w:rsidRPr="00C62883" w:rsidRDefault="001F3C55" w:rsidP="001F3C55">
      <w:pPr>
        <w:pStyle w:val="EndNoteBibliography"/>
        <w:spacing w:after="0"/>
        <w:ind w:left="720" w:hanging="720"/>
        <w:rPr>
          <w:lang w:val="nl-NL"/>
        </w:rPr>
      </w:pPr>
      <w:r w:rsidRPr="001F3C55">
        <w:t>76.</w:t>
      </w:r>
      <w:r w:rsidRPr="001F3C55">
        <w:tab/>
        <w:t xml:space="preserve">Yano Y, Fujimoto S, Kramer H, et al. Long-Term Blood Pressure Variability, New-Onset Diabetes Mellitus, and New-Onset Chronic Kidney Disease in the Japanese General Population. </w:t>
      </w:r>
      <w:r w:rsidRPr="00C62883">
        <w:rPr>
          <w:i/>
          <w:lang w:val="nl-NL"/>
        </w:rPr>
        <w:t>Hypertension (Dallas, Tex : 1979)</w:t>
      </w:r>
      <w:r w:rsidRPr="00C62883">
        <w:rPr>
          <w:lang w:val="nl-NL"/>
        </w:rPr>
        <w:t xml:space="preserve"> 2015;66(1):30-6.</w:t>
      </w:r>
    </w:p>
    <w:p w14:paraId="0AE14CFA" w14:textId="77777777" w:rsidR="001F3C55" w:rsidRPr="001F3C55" w:rsidRDefault="001F3C55" w:rsidP="001F3C55">
      <w:pPr>
        <w:pStyle w:val="EndNoteBibliography"/>
        <w:spacing w:after="0"/>
        <w:ind w:left="720" w:hanging="720"/>
      </w:pPr>
      <w:r w:rsidRPr="00C62883">
        <w:rPr>
          <w:lang w:val="nl-NL"/>
        </w:rPr>
        <w:t>77.</w:t>
      </w:r>
      <w:r w:rsidRPr="00C62883">
        <w:rPr>
          <w:lang w:val="nl-NL"/>
        </w:rPr>
        <w:tab/>
        <w:t xml:space="preserve">van Eupen MG, Schram MT, van Sloten TT, et al. </w:t>
      </w:r>
      <w:r w:rsidRPr="001F3C55">
        <w:t xml:space="preserve">Skin Autofluorescence and Pentosidine Are Associated With Aortic Stiffening: The Maastricht Study. </w:t>
      </w:r>
      <w:r w:rsidRPr="001F3C55">
        <w:rPr>
          <w:i/>
        </w:rPr>
        <w:t>Hypertension (Dallas, Tex : 1979)</w:t>
      </w:r>
      <w:r w:rsidRPr="001F3C55">
        <w:t xml:space="preserve"> 2016;68(4):956-63.</w:t>
      </w:r>
    </w:p>
    <w:p w14:paraId="02A52240" w14:textId="77777777" w:rsidR="001F3C55" w:rsidRPr="00C62883" w:rsidRDefault="001F3C55" w:rsidP="001F3C55">
      <w:pPr>
        <w:pStyle w:val="EndNoteBibliography"/>
        <w:spacing w:after="0"/>
        <w:ind w:left="720" w:hanging="720"/>
        <w:rPr>
          <w:lang w:val="nl-NL"/>
        </w:rPr>
      </w:pPr>
      <w:r w:rsidRPr="001F3C55">
        <w:t>78.</w:t>
      </w:r>
      <w:r w:rsidRPr="001F3C55">
        <w:tab/>
        <w:t xml:space="preserve">Ruiz-Hurtado G, Ruilope LM, de la Sierra A, et al. Association Between High and Very High Albuminuria and Nighttime Blood Pressure: Influence of Diabetes and Chronic Kidney Disease. </w:t>
      </w:r>
      <w:r w:rsidRPr="00C62883">
        <w:rPr>
          <w:i/>
          <w:lang w:val="nl-NL"/>
        </w:rPr>
        <w:t>Diabetes care</w:t>
      </w:r>
      <w:r w:rsidRPr="00C62883">
        <w:rPr>
          <w:lang w:val="nl-NL"/>
        </w:rPr>
        <w:t xml:space="preserve"> 2016;39(10):1729-37.</w:t>
      </w:r>
    </w:p>
    <w:p w14:paraId="785EF5E3" w14:textId="77777777" w:rsidR="001F3C55" w:rsidRPr="001F3C55" w:rsidRDefault="001F3C55" w:rsidP="001F3C55">
      <w:pPr>
        <w:pStyle w:val="EndNoteBibliography"/>
        <w:spacing w:after="0"/>
        <w:ind w:left="720" w:hanging="720"/>
      </w:pPr>
      <w:r w:rsidRPr="00C62883">
        <w:rPr>
          <w:lang w:val="nl-NL"/>
        </w:rPr>
        <w:t>79.</w:t>
      </w:r>
      <w:r w:rsidRPr="00C62883">
        <w:rPr>
          <w:lang w:val="nl-NL"/>
        </w:rPr>
        <w:tab/>
        <w:t xml:space="preserve">Brouwer A, van Raalte DH, Rutters F, et al. </w:t>
      </w:r>
      <w:r w:rsidRPr="001F3C55">
        <w:t xml:space="preserve">Sleep and HbA(1c) in Patients With Type 2 Diabetes: Which Sleep Characteristics Matter Most? </w:t>
      </w:r>
      <w:r w:rsidRPr="001F3C55">
        <w:rPr>
          <w:i/>
        </w:rPr>
        <w:t>Diabetes care</w:t>
      </w:r>
      <w:r w:rsidRPr="001F3C55">
        <w:t xml:space="preserve"> 2020;43(1):235-43.</w:t>
      </w:r>
    </w:p>
    <w:p w14:paraId="0A1D84BE" w14:textId="77777777" w:rsidR="001F3C55" w:rsidRPr="001F3C55" w:rsidRDefault="001F3C55" w:rsidP="001F3C55">
      <w:pPr>
        <w:pStyle w:val="EndNoteBibliography"/>
        <w:spacing w:after="0"/>
        <w:ind w:left="720" w:hanging="720"/>
      </w:pPr>
      <w:r w:rsidRPr="001F3C55">
        <w:t>80.</w:t>
      </w:r>
      <w:r w:rsidRPr="001F3C55">
        <w:tab/>
        <w:t xml:space="preserve">Curto A, Wellenius GA, Milà C, et al. Ambient Particulate Air Pollution and Blood Pressure in Peri-urban India. </w:t>
      </w:r>
      <w:r w:rsidRPr="001F3C55">
        <w:rPr>
          <w:i/>
        </w:rPr>
        <w:t>Epidemiology (Cambridge, Mass)</w:t>
      </w:r>
      <w:r w:rsidRPr="001F3C55">
        <w:t xml:space="preserve"> 2019;30(4):492-500.</w:t>
      </w:r>
    </w:p>
    <w:p w14:paraId="6A082C2A" w14:textId="77777777" w:rsidR="001F3C55" w:rsidRPr="001F3C55" w:rsidRDefault="001F3C55" w:rsidP="001F3C55">
      <w:pPr>
        <w:pStyle w:val="EndNoteBibliography"/>
        <w:spacing w:after="0"/>
        <w:ind w:left="720" w:hanging="720"/>
      </w:pPr>
      <w:r w:rsidRPr="001F3C55">
        <w:t>81.</w:t>
      </w:r>
      <w:r w:rsidRPr="001F3C55">
        <w:tab/>
        <w:t xml:space="preserve">Pazoki R, Dehghan A, Evangelou E, et al. Genetic Predisposition to High Blood Pressure and Lifestyle Factors: Associations With Midlife Blood Pressure Levels and Cardiovascular Events. </w:t>
      </w:r>
      <w:r w:rsidRPr="001F3C55">
        <w:rPr>
          <w:i/>
        </w:rPr>
        <w:t>Circulation</w:t>
      </w:r>
      <w:r w:rsidRPr="001F3C55">
        <w:t xml:space="preserve"> 2018;137(7):653-61.</w:t>
      </w:r>
    </w:p>
    <w:p w14:paraId="738D7773" w14:textId="77777777" w:rsidR="001F3C55" w:rsidRPr="001F3C55" w:rsidRDefault="001F3C55" w:rsidP="001F3C55">
      <w:pPr>
        <w:pStyle w:val="EndNoteBibliography"/>
        <w:spacing w:after="0"/>
        <w:ind w:left="720" w:hanging="720"/>
      </w:pPr>
      <w:r w:rsidRPr="001F3C55">
        <w:t>82.</w:t>
      </w:r>
      <w:r w:rsidRPr="001F3C55">
        <w:tab/>
        <w:t xml:space="preserve">Parikh NI, Norberg M, Ingelsson E, et al. Association of Pregnancy Complications and Characteristics With Future Risk of Elevated Blood Pressure: The Vasterbotten Intervention Program. </w:t>
      </w:r>
      <w:r w:rsidRPr="001F3C55">
        <w:rPr>
          <w:i/>
        </w:rPr>
        <w:t>Hypertension (Dallas, Tex : 1979)</w:t>
      </w:r>
      <w:r w:rsidRPr="001F3C55">
        <w:t xml:space="preserve"> 2017;69(3):475-83.</w:t>
      </w:r>
    </w:p>
    <w:p w14:paraId="39502E94" w14:textId="77777777" w:rsidR="001F3C55" w:rsidRPr="001F3C55" w:rsidRDefault="001F3C55" w:rsidP="001F3C55">
      <w:pPr>
        <w:pStyle w:val="EndNoteBibliography"/>
        <w:spacing w:after="0"/>
        <w:ind w:left="720" w:hanging="720"/>
      </w:pPr>
      <w:r w:rsidRPr="001F3C55">
        <w:t>83.</w:t>
      </w:r>
      <w:r w:rsidRPr="001F3C55">
        <w:tab/>
        <w:t xml:space="preserve">Scannell Bryan M, Sofer T, Mossavar-Rahmani Y, et al. Mendelian randomization of inorganic arsenic metabolism as a risk factor for hypertension- and diabetes-related traits among adults in the Hispanic Community Health Study/Study of Latinos (HCHS/SOL) cohort. </w:t>
      </w:r>
      <w:r w:rsidRPr="001F3C55">
        <w:rPr>
          <w:i/>
        </w:rPr>
        <w:t>Int J Epidemiol</w:t>
      </w:r>
      <w:r w:rsidRPr="001F3C55">
        <w:t xml:space="preserve"> 2019;48(3):876-86.</w:t>
      </w:r>
    </w:p>
    <w:p w14:paraId="143F9BBC" w14:textId="77777777" w:rsidR="001F3C55" w:rsidRPr="001F3C55" w:rsidRDefault="001F3C55" w:rsidP="001F3C55">
      <w:pPr>
        <w:pStyle w:val="EndNoteBibliography"/>
        <w:spacing w:after="0"/>
        <w:ind w:left="720" w:hanging="720"/>
      </w:pPr>
      <w:r w:rsidRPr="001F3C55">
        <w:t>84.</w:t>
      </w:r>
      <w:r w:rsidRPr="001F3C55">
        <w:tab/>
        <w:t xml:space="preserve">Buglioni A, Cannone V, Cataliotti A, et al. Circulating aldosterone and natriuretic peptides in the general community: relationship to cardiorenal and metabolic disease. </w:t>
      </w:r>
      <w:r w:rsidRPr="001F3C55">
        <w:rPr>
          <w:i/>
        </w:rPr>
        <w:t>Hypertension (Dallas, Tex : 1979)</w:t>
      </w:r>
      <w:r w:rsidRPr="001F3C55">
        <w:t xml:space="preserve"> 2015;65(1):45-53.</w:t>
      </w:r>
    </w:p>
    <w:p w14:paraId="3B511D12" w14:textId="77777777" w:rsidR="001F3C55" w:rsidRPr="00C62883" w:rsidRDefault="001F3C55" w:rsidP="001F3C55">
      <w:pPr>
        <w:pStyle w:val="EndNoteBibliography"/>
        <w:spacing w:after="0"/>
        <w:ind w:left="720" w:hanging="720"/>
        <w:rPr>
          <w:lang w:val="nl-NL"/>
        </w:rPr>
      </w:pPr>
      <w:r w:rsidRPr="001F3C55">
        <w:t>85.</w:t>
      </w:r>
      <w:r w:rsidRPr="001F3C55">
        <w:tab/>
        <w:t xml:space="preserve">Heida KY, Franx A, van Rijn BB, et al. Earlier Age of Onset of Chronic Hypertension and Type 2 Diabetes Mellitus After a Hypertensive Disorder of Pregnancy or Gestational Diabetes Mellitus. </w:t>
      </w:r>
      <w:r w:rsidRPr="00C62883">
        <w:rPr>
          <w:i/>
          <w:lang w:val="nl-NL"/>
        </w:rPr>
        <w:t>Hypertension (Dallas, Tex : 1979)</w:t>
      </w:r>
      <w:r w:rsidRPr="00C62883">
        <w:rPr>
          <w:lang w:val="nl-NL"/>
        </w:rPr>
        <w:t xml:space="preserve"> 2015;66(6):1116-22.</w:t>
      </w:r>
    </w:p>
    <w:p w14:paraId="537D201F" w14:textId="77777777" w:rsidR="001F3C55" w:rsidRPr="001F3C55" w:rsidRDefault="001F3C55" w:rsidP="001F3C55">
      <w:pPr>
        <w:pStyle w:val="EndNoteBibliography"/>
        <w:spacing w:after="0"/>
        <w:ind w:left="720" w:hanging="720"/>
      </w:pPr>
      <w:r w:rsidRPr="00C62883">
        <w:rPr>
          <w:lang w:val="nl-NL"/>
        </w:rPr>
        <w:t>86.</w:t>
      </w:r>
      <w:r w:rsidRPr="00C62883">
        <w:rPr>
          <w:lang w:val="nl-NL"/>
        </w:rPr>
        <w:tab/>
        <w:t xml:space="preserve">Zhao Q, Zmuda JM, Kuipers AL, et al. </w:t>
      </w:r>
      <w:r w:rsidRPr="001F3C55">
        <w:t xml:space="preserve">Muscle Attenuation Is Associated With Newly Developed Hypertension in Men of African Ancestry. </w:t>
      </w:r>
      <w:r w:rsidRPr="001F3C55">
        <w:rPr>
          <w:i/>
        </w:rPr>
        <w:t>Hypertension (Dallas, Tex : 1979)</w:t>
      </w:r>
      <w:r w:rsidRPr="001F3C55">
        <w:t xml:space="preserve"> 2017;69(5):957-63.</w:t>
      </w:r>
    </w:p>
    <w:p w14:paraId="3F993A93" w14:textId="77777777" w:rsidR="001F3C55" w:rsidRPr="001F3C55" w:rsidRDefault="001F3C55" w:rsidP="001F3C55">
      <w:pPr>
        <w:pStyle w:val="EndNoteBibliography"/>
        <w:spacing w:after="0"/>
        <w:ind w:left="720" w:hanging="720"/>
      </w:pPr>
      <w:r w:rsidRPr="001F3C55">
        <w:t>87.</w:t>
      </w:r>
      <w:r w:rsidRPr="001F3C55">
        <w:tab/>
        <w:t xml:space="preserve">Climie RE, Boutouyrie P, Perier MC, et al. Association Between Occupational, Sport, and Leisure Related Physical Activity and Baroreflex Sensitivity: The Paris Prospective Study III. </w:t>
      </w:r>
      <w:r w:rsidRPr="001F3C55">
        <w:rPr>
          <w:i/>
        </w:rPr>
        <w:t>Hypertension (Dallas, Tex : 1979)</w:t>
      </w:r>
      <w:r w:rsidRPr="001F3C55">
        <w:t xml:space="preserve"> 2019;74(6):1476-83.</w:t>
      </w:r>
    </w:p>
    <w:p w14:paraId="10CFB755" w14:textId="77777777" w:rsidR="001F3C55" w:rsidRPr="001F3C55" w:rsidRDefault="001F3C55" w:rsidP="001F3C55">
      <w:pPr>
        <w:pStyle w:val="EndNoteBibliography"/>
        <w:spacing w:after="0"/>
        <w:ind w:left="720" w:hanging="720"/>
      </w:pPr>
      <w:r w:rsidRPr="001F3C55">
        <w:t>88.</w:t>
      </w:r>
      <w:r w:rsidRPr="001F3C55">
        <w:tab/>
        <w:t xml:space="preserve">Seven E, Thuesen BH, Linneberg A, et al. Abdominal Adiposity Distribution Quantified by Ultrasound Imaging and Incident Hypertension in a General Population. </w:t>
      </w:r>
      <w:r w:rsidRPr="001F3C55">
        <w:rPr>
          <w:i/>
        </w:rPr>
        <w:t>Hypertension (Dallas, Tex : 1979)</w:t>
      </w:r>
      <w:r w:rsidRPr="001F3C55">
        <w:t xml:space="preserve"> 2016;68(5):1115-22.</w:t>
      </w:r>
    </w:p>
    <w:p w14:paraId="79AB6F11" w14:textId="77777777" w:rsidR="001F3C55" w:rsidRPr="001F3C55" w:rsidRDefault="001F3C55" w:rsidP="001F3C55">
      <w:pPr>
        <w:pStyle w:val="EndNoteBibliography"/>
        <w:spacing w:after="0"/>
        <w:ind w:left="720" w:hanging="720"/>
      </w:pPr>
      <w:r w:rsidRPr="001F3C55">
        <w:t>89.</w:t>
      </w:r>
      <w:r w:rsidRPr="001F3C55">
        <w:tab/>
        <w:t xml:space="preserve">Chang Y, Kim JH, Noh JW, et al. Prostate-Specific Antigen Within the Reference Range, Subclinical Coronary Atherosclerosis, and Cardiovascular Mortality. </w:t>
      </w:r>
      <w:r w:rsidRPr="001F3C55">
        <w:rPr>
          <w:i/>
        </w:rPr>
        <w:t>Circulation research</w:t>
      </w:r>
      <w:r w:rsidRPr="001F3C55">
        <w:t xml:space="preserve"> 2019;124(10):1492-504.</w:t>
      </w:r>
    </w:p>
    <w:p w14:paraId="7749C3BB" w14:textId="77777777" w:rsidR="001F3C55" w:rsidRPr="001F3C55" w:rsidRDefault="001F3C55" w:rsidP="001F3C55">
      <w:pPr>
        <w:pStyle w:val="EndNoteBibliography"/>
        <w:spacing w:after="0"/>
        <w:ind w:left="720" w:hanging="720"/>
      </w:pPr>
      <w:r w:rsidRPr="001F3C55">
        <w:t>90.</w:t>
      </w:r>
      <w:r w:rsidRPr="001F3C55">
        <w:tab/>
        <w:t xml:space="preserve">Moulton CD, Pickup JC, Rokakis AS, et al. The Prospective Association Between Inflammation and Depressive Symptoms in Type 2 Diabetes Stratified by Sex. </w:t>
      </w:r>
      <w:r w:rsidRPr="001F3C55">
        <w:rPr>
          <w:i/>
        </w:rPr>
        <w:t>Diabetes care</w:t>
      </w:r>
      <w:r w:rsidRPr="001F3C55">
        <w:t xml:space="preserve"> 2019;42(10):1865-72.</w:t>
      </w:r>
    </w:p>
    <w:p w14:paraId="2C568719" w14:textId="77777777" w:rsidR="001F3C55" w:rsidRPr="001F3C55" w:rsidRDefault="001F3C55" w:rsidP="001F3C55">
      <w:pPr>
        <w:pStyle w:val="EndNoteBibliography"/>
        <w:spacing w:after="0"/>
        <w:ind w:left="720" w:hanging="720"/>
      </w:pPr>
      <w:r w:rsidRPr="001F3C55">
        <w:lastRenderedPageBreak/>
        <w:t>91.</w:t>
      </w:r>
      <w:r w:rsidRPr="001F3C55">
        <w:tab/>
        <w:t xml:space="preserve">Foussard N, Cougnard-Gregoire A, Rajaobelina K, et al. Skin Autofluorescence of Pregnant Women With Diabetes Predicts the Macrosomia of Their Children. </w:t>
      </w:r>
      <w:r w:rsidRPr="001F3C55">
        <w:rPr>
          <w:i/>
        </w:rPr>
        <w:t>Diabetes</w:t>
      </w:r>
      <w:r w:rsidRPr="001F3C55">
        <w:t xml:space="preserve"> 2019;68(8):1663-9.</w:t>
      </w:r>
    </w:p>
    <w:p w14:paraId="412BB3DF" w14:textId="77777777" w:rsidR="001F3C55" w:rsidRPr="00C62883" w:rsidRDefault="001F3C55" w:rsidP="001F3C55">
      <w:pPr>
        <w:pStyle w:val="EndNoteBibliography"/>
        <w:spacing w:after="0"/>
        <w:ind w:left="720" w:hanging="720"/>
        <w:rPr>
          <w:lang w:val="nl-NL"/>
        </w:rPr>
      </w:pPr>
      <w:r w:rsidRPr="001F3C55">
        <w:t>92.</w:t>
      </w:r>
      <w:r w:rsidRPr="001F3C55">
        <w:tab/>
        <w:t xml:space="preserve">Sasongko MB, Widyaputri F, Sulistyoningrum DC, et al. Estimated Resting Metabolic Rate and Body Composition Measures Are Strongly Associated With Diabetic Retinopathy in Indonesian Adults With Type 2 Diabetes. </w:t>
      </w:r>
      <w:r w:rsidRPr="00C62883">
        <w:rPr>
          <w:i/>
          <w:lang w:val="nl-NL"/>
        </w:rPr>
        <w:t>Diabetes care</w:t>
      </w:r>
      <w:r w:rsidRPr="00C62883">
        <w:rPr>
          <w:lang w:val="nl-NL"/>
        </w:rPr>
        <w:t xml:space="preserve"> 2018;41(11):2377-84.</w:t>
      </w:r>
    </w:p>
    <w:p w14:paraId="1464C984" w14:textId="77777777" w:rsidR="001F3C55" w:rsidRPr="001F3C55" w:rsidRDefault="001F3C55" w:rsidP="001F3C55">
      <w:pPr>
        <w:pStyle w:val="EndNoteBibliography"/>
        <w:spacing w:after="0"/>
        <w:ind w:left="720" w:hanging="720"/>
      </w:pPr>
      <w:r w:rsidRPr="00C62883">
        <w:rPr>
          <w:lang w:val="nl-NL"/>
        </w:rPr>
        <w:t>93.</w:t>
      </w:r>
      <w:r w:rsidRPr="00C62883">
        <w:rPr>
          <w:lang w:val="nl-NL"/>
        </w:rPr>
        <w:tab/>
        <w:t xml:space="preserve">Lu J, Ma X, Zhou J, et al. </w:t>
      </w:r>
      <w:r w:rsidRPr="001F3C55">
        <w:t xml:space="preserve">Association of Time in Range, as Assessed by Continuous Glucose Monitoring, With Diabetic Retinopathy in Type 2 Diabetes. </w:t>
      </w:r>
      <w:r w:rsidRPr="001F3C55">
        <w:rPr>
          <w:i/>
        </w:rPr>
        <w:t>Diabetes care</w:t>
      </w:r>
      <w:r w:rsidRPr="001F3C55">
        <w:t xml:space="preserve"> 2018;41(11):2370-6.</w:t>
      </w:r>
    </w:p>
    <w:p w14:paraId="2E5B629E" w14:textId="77777777" w:rsidR="001F3C55" w:rsidRPr="001F3C55" w:rsidRDefault="001F3C55" w:rsidP="001F3C55">
      <w:pPr>
        <w:pStyle w:val="EndNoteBibliography"/>
        <w:spacing w:after="0"/>
        <w:ind w:left="720" w:hanging="720"/>
      </w:pPr>
      <w:r w:rsidRPr="001F3C55">
        <w:t>94.</w:t>
      </w:r>
      <w:r w:rsidRPr="001F3C55">
        <w:tab/>
        <w:t xml:space="preserve">Castelblanco E, Hernandez M, Castelblanco A, et al. Low-grade Inflammatory Marker Profile May Help to Differentiate Patients With LADA, Classic Adult-Onset Type 1 Diabetes, and Type 2 Diabetes. </w:t>
      </w:r>
      <w:r w:rsidRPr="001F3C55">
        <w:rPr>
          <w:i/>
        </w:rPr>
        <w:t>Diabetes care</w:t>
      </w:r>
      <w:r w:rsidRPr="001F3C55">
        <w:t xml:space="preserve"> 2018;41(4):862-8.</w:t>
      </w:r>
    </w:p>
    <w:p w14:paraId="22783006" w14:textId="77777777" w:rsidR="001F3C55" w:rsidRPr="001F3C55" w:rsidRDefault="001F3C55" w:rsidP="001F3C55">
      <w:pPr>
        <w:pStyle w:val="EndNoteBibliography"/>
        <w:spacing w:after="0"/>
        <w:ind w:left="720" w:hanging="720"/>
      </w:pPr>
      <w:r w:rsidRPr="001F3C55">
        <w:t>95.</w:t>
      </w:r>
      <w:r w:rsidRPr="001F3C55">
        <w:tab/>
        <w:t xml:space="preserve">Saulnier PJ, Gand E, Velho G, et al. Association of Circulating Biomarkers (Adrenomedullin, TNFR1, and NT-proBNP) With Renal Function Decline in Patients With Type 2 Diabetes: A French Prospective Cohort. </w:t>
      </w:r>
      <w:r w:rsidRPr="001F3C55">
        <w:rPr>
          <w:i/>
        </w:rPr>
        <w:t>Diabetes care</w:t>
      </w:r>
      <w:r w:rsidRPr="001F3C55">
        <w:t xml:space="preserve"> 2017;40(3):367-74.</w:t>
      </w:r>
    </w:p>
    <w:p w14:paraId="2189AF93" w14:textId="77777777" w:rsidR="001F3C55" w:rsidRPr="001F3C55" w:rsidRDefault="001F3C55" w:rsidP="001F3C55">
      <w:pPr>
        <w:pStyle w:val="EndNoteBibliography"/>
        <w:spacing w:after="0"/>
        <w:ind w:left="720" w:hanging="720"/>
      </w:pPr>
      <w:r w:rsidRPr="001F3C55">
        <w:t>96.</w:t>
      </w:r>
      <w:r w:rsidRPr="001F3C55">
        <w:tab/>
        <w:t xml:space="preserve">Hunt KJ, Baker NL, Cleary PA, et al. Longitudinal Association Between Endothelial Dysfunction, Inflammation, and Clotting Biomarkers With Subclinical Atherosclerosis in Type 1 Diabetes: An Evaluation of the DCCT/EDIC Cohort. </w:t>
      </w:r>
      <w:r w:rsidRPr="001F3C55">
        <w:rPr>
          <w:i/>
        </w:rPr>
        <w:t>Diabetes care</w:t>
      </w:r>
      <w:r w:rsidRPr="001F3C55">
        <w:t xml:space="preserve"> 2015;38(7):1281-9.</w:t>
      </w:r>
    </w:p>
    <w:p w14:paraId="7FCB6ED8" w14:textId="77777777" w:rsidR="001F3C55" w:rsidRPr="001F3C55" w:rsidRDefault="001F3C55" w:rsidP="001F3C55">
      <w:pPr>
        <w:pStyle w:val="EndNoteBibliography"/>
        <w:spacing w:after="0"/>
        <w:ind w:left="720" w:hanging="720"/>
      </w:pPr>
      <w:r w:rsidRPr="001F3C55">
        <w:t>97.</w:t>
      </w:r>
      <w:r w:rsidRPr="001F3C55">
        <w:tab/>
        <w:t xml:space="preserve">Xanthakis V, Sung JH, Samdarshi TE, et al. Relations between subclinical disease markers and type 2 diabetes, metabolic syndrome, and incident cardiovascular disease: the Jackson Heart Study. </w:t>
      </w:r>
      <w:r w:rsidRPr="001F3C55">
        <w:rPr>
          <w:i/>
        </w:rPr>
        <w:t>Diabetes care</w:t>
      </w:r>
      <w:r w:rsidRPr="001F3C55">
        <w:t xml:space="preserve"> 2015;38(6):1082-8.</w:t>
      </w:r>
    </w:p>
    <w:p w14:paraId="75E4C339" w14:textId="77777777" w:rsidR="001F3C55" w:rsidRPr="001F3C55" w:rsidRDefault="001F3C55" w:rsidP="001F3C55">
      <w:pPr>
        <w:pStyle w:val="EndNoteBibliography"/>
        <w:spacing w:after="0"/>
        <w:ind w:left="720" w:hanging="720"/>
      </w:pPr>
      <w:r w:rsidRPr="001F3C55">
        <w:t>98.</w:t>
      </w:r>
      <w:r w:rsidRPr="001F3C55">
        <w:tab/>
        <w:t xml:space="preserve">Ko KP, Kim CS, Ahn Y, et al. Plasma isoflavone concentration is associated with decreased risk of type 2 diabetes in Korean women but not men: results from the Korean Genome and Epidemiology Study. </w:t>
      </w:r>
      <w:r w:rsidRPr="001F3C55">
        <w:rPr>
          <w:i/>
        </w:rPr>
        <w:t>Diabetologia</w:t>
      </w:r>
      <w:r w:rsidRPr="001F3C55">
        <w:t xml:space="preserve"> 2015;58(4):726-35.</w:t>
      </w:r>
    </w:p>
    <w:p w14:paraId="128299D8" w14:textId="77777777" w:rsidR="001F3C55" w:rsidRPr="001F3C55" w:rsidRDefault="001F3C55" w:rsidP="001F3C55">
      <w:pPr>
        <w:pStyle w:val="EndNoteBibliography"/>
        <w:spacing w:after="0"/>
        <w:ind w:left="720" w:hanging="720"/>
      </w:pPr>
      <w:r w:rsidRPr="001F3C55">
        <w:t>99.</w:t>
      </w:r>
      <w:r w:rsidRPr="001F3C55">
        <w:tab/>
        <w:t xml:space="preserve">Herrmann M, Sullivan DR, Veillard AS, et al. Serum 25-hydroxyvitamin D: a predictor of macrovascular and microvascular complications in patients with type 2 diabetes. </w:t>
      </w:r>
      <w:r w:rsidRPr="001F3C55">
        <w:rPr>
          <w:i/>
        </w:rPr>
        <w:t>Diabetes care</w:t>
      </w:r>
      <w:r w:rsidRPr="001F3C55">
        <w:t xml:space="preserve"> 2015;38(3):521-8.</w:t>
      </w:r>
    </w:p>
    <w:p w14:paraId="46D7551A" w14:textId="77777777" w:rsidR="001F3C55" w:rsidRPr="001F3C55" w:rsidRDefault="001F3C55" w:rsidP="001F3C55">
      <w:pPr>
        <w:pStyle w:val="EndNoteBibliography"/>
        <w:spacing w:after="0"/>
        <w:ind w:left="720" w:hanging="720"/>
      </w:pPr>
      <w:r w:rsidRPr="001F3C55">
        <w:t>100.</w:t>
      </w:r>
      <w:r w:rsidRPr="001F3C55">
        <w:tab/>
        <w:t xml:space="preserve">Sink KM, Divers J, Whitlow CT, et al. Cerebral structural changes in diabetic kidney disease: African American-Diabetes Heart Study MIND. </w:t>
      </w:r>
      <w:r w:rsidRPr="001F3C55">
        <w:rPr>
          <w:i/>
        </w:rPr>
        <w:t>Diabetes care</w:t>
      </w:r>
      <w:r w:rsidRPr="001F3C55">
        <w:t xml:space="preserve"> 2015;38(2):206-12.</w:t>
      </w:r>
    </w:p>
    <w:p w14:paraId="493A3198" w14:textId="77777777" w:rsidR="001F3C55" w:rsidRPr="001F3C55" w:rsidRDefault="001F3C55" w:rsidP="001F3C55">
      <w:pPr>
        <w:pStyle w:val="EndNoteBibliography"/>
        <w:spacing w:after="0"/>
        <w:ind w:left="720" w:hanging="720"/>
      </w:pPr>
      <w:r w:rsidRPr="001F3C55">
        <w:t>101.</w:t>
      </w:r>
      <w:r w:rsidRPr="001F3C55">
        <w:tab/>
        <w:t xml:space="preserve">Jones S, Tillin T, Williams S, et al. Type 2 diabetes does not account for ethnic differences in exercise capacity or skeletal muscle function in older adults. </w:t>
      </w:r>
      <w:r w:rsidRPr="001F3C55">
        <w:rPr>
          <w:i/>
        </w:rPr>
        <w:t>Diabetologia</w:t>
      </w:r>
      <w:r w:rsidRPr="001F3C55">
        <w:t xml:space="preserve"> 2020;63(3):624-35.</w:t>
      </w:r>
    </w:p>
    <w:p w14:paraId="03889E8A" w14:textId="77777777" w:rsidR="001F3C55" w:rsidRPr="001F3C55" w:rsidRDefault="001F3C55" w:rsidP="001F3C55">
      <w:pPr>
        <w:pStyle w:val="EndNoteBibliography"/>
        <w:spacing w:after="0"/>
        <w:ind w:left="720" w:hanging="720"/>
      </w:pPr>
      <w:r w:rsidRPr="001F3C55">
        <w:t>102.</w:t>
      </w:r>
      <w:r w:rsidRPr="001F3C55">
        <w:tab/>
        <w:t xml:space="preserve">Florido R, Lee AK, McEvoy JW, et al. Cancer Survivorship and Subclinical Myocardial Damage: The Atherosclerosis Risk in Communities (ARIC) Study. </w:t>
      </w:r>
      <w:r w:rsidRPr="001F3C55">
        <w:rPr>
          <w:i/>
        </w:rPr>
        <w:t>American journal of epidemiology</w:t>
      </w:r>
      <w:r w:rsidRPr="001F3C55">
        <w:t xml:space="preserve"> 2019.</w:t>
      </w:r>
    </w:p>
    <w:p w14:paraId="7560ADB0" w14:textId="77777777" w:rsidR="001F3C55" w:rsidRPr="001F3C55" w:rsidRDefault="001F3C55" w:rsidP="001F3C55">
      <w:pPr>
        <w:pStyle w:val="EndNoteBibliography"/>
        <w:spacing w:after="0"/>
        <w:ind w:left="720" w:hanging="720"/>
      </w:pPr>
      <w:r w:rsidRPr="001F3C55">
        <w:t>103.</w:t>
      </w:r>
      <w:r w:rsidRPr="001F3C55">
        <w:tab/>
        <w:t xml:space="preserve">Elovainio M, Sommerlad A, Hakulinen C, et al. Structural social relations and cognitive ageing trajectories: evidence from the Whitehall II cohort study. </w:t>
      </w:r>
      <w:r w:rsidRPr="001F3C55">
        <w:rPr>
          <w:i/>
        </w:rPr>
        <w:t>International journal of epidemiology</w:t>
      </w:r>
      <w:r w:rsidRPr="001F3C55">
        <w:t xml:space="preserve"> 2017.</w:t>
      </w:r>
    </w:p>
    <w:p w14:paraId="7E9EF55E" w14:textId="77777777" w:rsidR="001F3C55" w:rsidRPr="001F3C55" w:rsidRDefault="001F3C55" w:rsidP="001F3C55">
      <w:pPr>
        <w:pStyle w:val="EndNoteBibliography"/>
        <w:spacing w:after="0"/>
        <w:ind w:left="720" w:hanging="720"/>
      </w:pPr>
      <w:r w:rsidRPr="001F3C55">
        <w:t>104.</w:t>
      </w:r>
      <w:r w:rsidRPr="001F3C55">
        <w:tab/>
        <w:t xml:space="preserve">Su TC, Hwang JJ, Yang YR, et al. Association Between Long-term Exposure to Traffic-related Air Pollution and Inflammatory and Thrombotic Markers in Middle-aged Adults. </w:t>
      </w:r>
      <w:r w:rsidRPr="001F3C55">
        <w:rPr>
          <w:i/>
        </w:rPr>
        <w:t>Epidemiology (Cambridge, Mass)</w:t>
      </w:r>
      <w:r w:rsidRPr="001F3C55">
        <w:t xml:space="preserve"> 2017;28 Suppl 1:S74-s81.</w:t>
      </w:r>
    </w:p>
    <w:p w14:paraId="0A51E488" w14:textId="77777777" w:rsidR="001F3C55" w:rsidRPr="001F3C55" w:rsidRDefault="001F3C55" w:rsidP="001F3C55">
      <w:pPr>
        <w:pStyle w:val="EndNoteBibliography"/>
        <w:spacing w:after="0"/>
        <w:ind w:left="720" w:hanging="720"/>
      </w:pPr>
      <w:r w:rsidRPr="001F3C55">
        <w:t>105.</w:t>
      </w:r>
      <w:r w:rsidRPr="001F3C55">
        <w:tab/>
        <w:t xml:space="preserve">Qiu G, Zheng Y, Wang H, et al. Plasma metabolomics identified novel metabolites associated with risk of type 2 diabetes in two prospective cohorts of Chinese adults. </w:t>
      </w:r>
      <w:r w:rsidRPr="001F3C55">
        <w:rPr>
          <w:i/>
        </w:rPr>
        <w:t>International journal of epidemiology</w:t>
      </w:r>
      <w:r w:rsidRPr="001F3C55">
        <w:t xml:space="preserve"> 2016;45(5):1507-16.</w:t>
      </w:r>
    </w:p>
    <w:p w14:paraId="09F0DD68" w14:textId="77777777" w:rsidR="001F3C55" w:rsidRPr="001F3C55" w:rsidRDefault="001F3C55" w:rsidP="001F3C55">
      <w:pPr>
        <w:pStyle w:val="EndNoteBibliography"/>
        <w:spacing w:after="0"/>
        <w:ind w:left="720" w:hanging="720"/>
      </w:pPr>
      <w:r w:rsidRPr="001F3C55">
        <w:t>106.</w:t>
      </w:r>
      <w:r w:rsidRPr="001F3C55">
        <w:tab/>
        <w:t xml:space="preserve">Myte R, Gylling B, Schneede J, et al. Components of One-carbon Metabolism Other than Folate and Colorectal Cancer Risk. </w:t>
      </w:r>
      <w:r w:rsidRPr="001F3C55">
        <w:rPr>
          <w:i/>
        </w:rPr>
        <w:t>Epidemiology (Cambridge, Mass)</w:t>
      </w:r>
      <w:r w:rsidRPr="001F3C55">
        <w:t xml:space="preserve"> 2016;27(6):787-96.</w:t>
      </w:r>
    </w:p>
    <w:p w14:paraId="43CF783A" w14:textId="77777777" w:rsidR="001F3C55" w:rsidRPr="001F3C55" w:rsidRDefault="001F3C55" w:rsidP="001F3C55">
      <w:pPr>
        <w:pStyle w:val="EndNoteBibliography"/>
        <w:spacing w:after="0"/>
        <w:ind w:left="720" w:hanging="720"/>
      </w:pPr>
      <w:r w:rsidRPr="001F3C55">
        <w:t>107.</w:t>
      </w:r>
      <w:r w:rsidRPr="001F3C55">
        <w:tab/>
        <w:t xml:space="preserve">Huo X, Gao L, Guo L, et al. Risk of non-fatal cardiovascular diseases in early-onset versus late-onset type 2 diabetes in China: a cross-sectional study. </w:t>
      </w:r>
      <w:r w:rsidRPr="001F3C55">
        <w:rPr>
          <w:i/>
        </w:rPr>
        <w:t>The lancet Diabetes &amp; endocrinology</w:t>
      </w:r>
      <w:r w:rsidRPr="001F3C55">
        <w:t xml:space="preserve"> 2016;4(2):115-24.</w:t>
      </w:r>
    </w:p>
    <w:p w14:paraId="3FB94D66" w14:textId="77777777" w:rsidR="001F3C55" w:rsidRPr="001F3C55" w:rsidRDefault="001F3C55" w:rsidP="001F3C55">
      <w:pPr>
        <w:pStyle w:val="EndNoteBibliography"/>
        <w:spacing w:after="0"/>
        <w:ind w:left="720" w:hanging="720"/>
      </w:pPr>
      <w:r w:rsidRPr="001F3C55">
        <w:t>108.</w:t>
      </w:r>
      <w:r w:rsidRPr="001F3C55">
        <w:tab/>
        <w:t xml:space="preserve">Faillie JL, Filion KB, Patenaude V, et al. Dipeptidyl peptidase-4 inhibitors and the risk of community-acquired pneumonia in patients with type 2 diabetes. </w:t>
      </w:r>
      <w:r w:rsidRPr="001F3C55">
        <w:rPr>
          <w:i/>
        </w:rPr>
        <w:t>Diabetes, obesity &amp; metabolism</w:t>
      </w:r>
      <w:r w:rsidRPr="001F3C55">
        <w:t xml:space="preserve"> 2015;17(4):379-85.</w:t>
      </w:r>
    </w:p>
    <w:p w14:paraId="3EC43C85" w14:textId="77777777" w:rsidR="001F3C55" w:rsidRPr="001F3C55" w:rsidRDefault="001F3C55" w:rsidP="001F3C55">
      <w:pPr>
        <w:pStyle w:val="EndNoteBibliography"/>
        <w:spacing w:after="0"/>
        <w:ind w:left="720" w:hanging="720"/>
      </w:pPr>
      <w:r w:rsidRPr="001F3C55">
        <w:lastRenderedPageBreak/>
        <w:t>109.</w:t>
      </w:r>
      <w:r w:rsidRPr="001F3C55">
        <w:tab/>
        <w:t xml:space="preserve">Tomiyama H, Shiina K, Vlachopoulos C, et al. Involvement of Arterial Stiffness and Inflammation in Hyperuricemia-Related Development of Hypertension. </w:t>
      </w:r>
      <w:r w:rsidRPr="001F3C55">
        <w:rPr>
          <w:i/>
        </w:rPr>
        <w:t>Hypertension (Dallas, Tex : 1979)</w:t>
      </w:r>
      <w:r w:rsidRPr="001F3C55">
        <w:t xml:space="preserve"> 2018;72(3):739-45.</w:t>
      </w:r>
    </w:p>
    <w:p w14:paraId="40720F8C" w14:textId="77777777" w:rsidR="001F3C55" w:rsidRPr="001F3C55" w:rsidRDefault="001F3C55" w:rsidP="001F3C55">
      <w:pPr>
        <w:pStyle w:val="EndNoteBibliography"/>
        <w:spacing w:after="0"/>
        <w:ind w:left="720" w:hanging="720"/>
      </w:pPr>
      <w:r w:rsidRPr="001F3C55">
        <w:t>110.</w:t>
      </w:r>
      <w:r w:rsidRPr="001F3C55">
        <w:tab/>
        <w:t xml:space="preserve">Laird EJ, McNicholas T, O'Halloran AM, et al. Vitamin D Status Is Not Associated With Orthostatic Hypotension in Older Adults. </w:t>
      </w:r>
      <w:r w:rsidRPr="001F3C55">
        <w:rPr>
          <w:i/>
        </w:rPr>
        <w:t>Hypertension (Dallas, Tex : 1979)</w:t>
      </w:r>
      <w:r w:rsidRPr="001F3C55">
        <w:t xml:space="preserve"> 2019;74(3):639-44.</w:t>
      </w:r>
    </w:p>
    <w:p w14:paraId="3DF9A4A3" w14:textId="77777777" w:rsidR="001F3C55" w:rsidRPr="001F3C55" w:rsidRDefault="001F3C55" w:rsidP="001F3C55">
      <w:pPr>
        <w:pStyle w:val="EndNoteBibliography"/>
        <w:spacing w:after="0"/>
        <w:ind w:left="720" w:hanging="720"/>
      </w:pPr>
      <w:r w:rsidRPr="001F3C55">
        <w:t>111.</w:t>
      </w:r>
      <w:r w:rsidRPr="001F3C55">
        <w:tab/>
        <w:t xml:space="preserve">Wu J, Hall M, Dondo TB, et al. Association between time of hospitalization with acute myocardial infarction and in-hospital mortality. </w:t>
      </w:r>
      <w:r w:rsidRPr="001F3C55">
        <w:rPr>
          <w:i/>
        </w:rPr>
        <w:t>European heart journal</w:t>
      </w:r>
      <w:r w:rsidRPr="001F3C55">
        <w:t xml:space="preserve"> 2019;40(15):1214-21.</w:t>
      </w:r>
    </w:p>
    <w:p w14:paraId="11E967D0" w14:textId="77777777" w:rsidR="001F3C55" w:rsidRPr="001F3C55" w:rsidRDefault="001F3C55" w:rsidP="001F3C55">
      <w:pPr>
        <w:pStyle w:val="EndNoteBibliography"/>
        <w:spacing w:after="0"/>
        <w:ind w:left="720" w:hanging="720"/>
      </w:pPr>
      <w:r w:rsidRPr="001F3C55">
        <w:t>112.</w:t>
      </w:r>
      <w:r w:rsidRPr="001F3C55">
        <w:tab/>
        <w:t xml:space="preserve">Bano A, Chaker L, Mattace-Raso FUS, et al. Thyroid Function and the Risk of Atherosclerotic Cardiovascular Morbidity and Mortality: The Rotterdam Study. </w:t>
      </w:r>
      <w:r w:rsidRPr="001F3C55">
        <w:rPr>
          <w:i/>
        </w:rPr>
        <w:t>Circulation research</w:t>
      </w:r>
      <w:r w:rsidRPr="001F3C55">
        <w:t xml:space="preserve"> 2017;121(12):1392-400.</w:t>
      </w:r>
    </w:p>
    <w:p w14:paraId="6D82CE5E" w14:textId="77777777" w:rsidR="001F3C55" w:rsidRPr="001F3C55" w:rsidRDefault="001F3C55" w:rsidP="001F3C55">
      <w:pPr>
        <w:pStyle w:val="EndNoteBibliography"/>
        <w:spacing w:after="0"/>
        <w:ind w:left="720" w:hanging="720"/>
      </w:pPr>
      <w:r w:rsidRPr="001F3C55">
        <w:t>113.</w:t>
      </w:r>
      <w:r w:rsidRPr="001F3C55">
        <w:tab/>
        <w:t xml:space="preserve">Guo J, Fujiyoshi A, Willcox B, et al. Increased Aortic Calcification Is Associated With Arterial Stiffness Progression in Multiethnic Middle-Aged Men. </w:t>
      </w:r>
      <w:r w:rsidRPr="001F3C55">
        <w:rPr>
          <w:i/>
        </w:rPr>
        <w:t>Hypertension (Dallas, Tex : 1979)</w:t>
      </w:r>
      <w:r w:rsidRPr="001F3C55">
        <w:t xml:space="preserve"> 2017;69(1):102-8.</w:t>
      </w:r>
    </w:p>
    <w:p w14:paraId="3B324090" w14:textId="77777777" w:rsidR="001F3C55" w:rsidRPr="00C62883" w:rsidRDefault="001F3C55" w:rsidP="001F3C55">
      <w:pPr>
        <w:pStyle w:val="EndNoteBibliography"/>
        <w:spacing w:after="0"/>
        <w:ind w:left="720" w:hanging="720"/>
        <w:rPr>
          <w:lang w:val="nl-NL"/>
        </w:rPr>
      </w:pPr>
      <w:r w:rsidRPr="001F3C55">
        <w:t>114.</w:t>
      </w:r>
      <w:r w:rsidRPr="001F3C55">
        <w:tab/>
        <w:t xml:space="preserve">Dubin RF, Guajardo I, Ayer A, et al. Associations of Macro- and Microvascular Endothelial Dysfunction With Subclinical Ventricular Dysfunction in End-Stage Renal Disease. </w:t>
      </w:r>
      <w:r w:rsidRPr="00C62883">
        <w:rPr>
          <w:i/>
          <w:lang w:val="nl-NL"/>
        </w:rPr>
        <w:t>Hypertension (Dallas, Tex : 1979)</w:t>
      </w:r>
      <w:r w:rsidRPr="00C62883">
        <w:rPr>
          <w:lang w:val="nl-NL"/>
        </w:rPr>
        <w:t xml:space="preserve"> 2016;68(4):913-20.</w:t>
      </w:r>
    </w:p>
    <w:p w14:paraId="120E0B3D" w14:textId="77777777" w:rsidR="001F3C55" w:rsidRPr="00C62883" w:rsidRDefault="001F3C55" w:rsidP="001F3C55">
      <w:pPr>
        <w:pStyle w:val="EndNoteBibliography"/>
        <w:spacing w:after="0"/>
        <w:ind w:left="720" w:hanging="720"/>
        <w:rPr>
          <w:lang w:val="nl-NL"/>
        </w:rPr>
      </w:pPr>
      <w:r w:rsidRPr="00C62883">
        <w:rPr>
          <w:lang w:val="nl-NL"/>
        </w:rPr>
        <w:t>115.</w:t>
      </w:r>
      <w:r w:rsidRPr="00C62883">
        <w:rPr>
          <w:lang w:val="nl-NL"/>
        </w:rPr>
        <w:tab/>
        <w:t xml:space="preserve">van der Veen PH, Geerlings MI, Visseren FL, et al. </w:t>
      </w:r>
      <w:r w:rsidRPr="001F3C55">
        <w:t xml:space="preserve">Hypertensive Target Organ Damage and Longitudinal Changes in Brain Structure and Function: The Second Manifestations of Arterial Disease-Magnetic Resonance Study. </w:t>
      </w:r>
      <w:r w:rsidRPr="00C62883">
        <w:rPr>
          <w:i/>
          <w:lang w:val="nl-NL"/>
        </w:rPr>
        <w:t>Hypertension (Dallas, Tex : 1979)</w:t>
      </w:r>
      <w:r w:rsidRPr="00C62883">
        <w:rPr>
          <w:lang w:val="nl-NL"/>
        </w:rPr>
        <w:t xml:space="preserve"> 2015;66(6):1152-8.</w:t>
      </w:r>
    </w:p>
    <w:p w14:paraId="73F830C9" w14:textId="77777777" w:rsidR="001F3C55" w:rsidRPr="001F3C55" w:rsidRDefault="001F3C55" w:rsidP="001F3C55">
      <w:pPr>
        <w:pStyle w:val="EndNoteBibliography"/>
        <w:spacing w:after="0"/>
        <w:ind w:left="720" w:hanging="720"/>
      </w:pPr>
      <w:r w:rsidRPr="00C62883">
        <w:rPr>
          <w:lang w:val="nl-NL"/>
        </w:rPr>
        <w:t>116.</w:t>
      </w:r>
      <w:r w:rsidRPr="00C62883">
        <w:rPr>
          <w:lang w:val="nl-NL"/>
        </w:rPr>
        <w:tab/>
        <w:t xml:space="preserve">Vergoossen LW, Schram MT, de Jong JJ, et al. </w:t>
      </w:r>
      <w:r w:rsidRPr="001F3C55">
        <w:t xml:space="preserve">White Matter Connectivity Abnormalities in Prediabetes and Type 2 Diabetes: The Maastricht Study. </w:t>
      </w:r>
      <w:r w:rsidRPr="001F3C55">
        <w:rPr>
          <w:i/>
        </w:rPr>
        <w:t>Diabetes care</w:t>
      </w:r>
      <w:r w:rsidRPr="001F3C55">
        <w:t xml:space="preserve"> 2019.</w:t>
      </w:r>
    </w:p>
    <w:p w14:paraId="6A24BF57" w14:textId="77777777" w:rsidR="001F3C55" w:rsidRPr="001F3C55" w:rsidRDefault="001F3C55" w:rsidP="001F3C55">
      <w:pPr>
        <w:pStyle w:val="EndNoteBibliography"/>
        <w:spacing w:after="0"/>
        <w:ind w:left="720" w:hanging="720"/>
      </w:pPr>
      <w:r w:rsidRPr="001F3C55">
        <w:t>117.</w:t>
      </w:r>
      <w:r w:rsidRPr="001F3C55">
        <w:tab/>
        <w:t xml:space="preserve">Ozcan B, Rutters F, Snoek FJ, et al. High Diabetes Distress Among Ethnic Minorities Is Not Explained by Metabolic, Cardiovascular, or Lifestyle Factors: Findings From the Dutch Diabetes Pearl Cohort. </w:t>
      </w:r>
      <w:r w:rsidRPr="001F3C55">
        <w:rPr>
          <w:i/>
        </w:rPr>
        <w:t>Diabetes care</w:t>
      </w:r>
      <w:r w:rsidRPr="001F3C55">
        <w:t xml:space="preserve"> 2018;41(9):1854-61.</w:t>
      </w:r>
    </w:p>
    <w:p w14:paraId="2992EF14" w14:textId="77777777" w:rsidR="001F3C55" w:rsidRPr="001F3C55" w:rsidRDefault="001F3C55" w:rsidP="001F3C55">
      <w:pPr>
        <w:pStyle w:val="EndNoteBibliography"/>
        <w:spacing w:after="0"/>
        <w:ind w:left="720" w:hanging="720"/>
      </w:pPr>
      <w:r w:rsidRPr="001F3C55">
        <w:t>118.</w:t>
      </w:r>
      <w:r w:rsidRPr="001F3C55">
        <w:tab/>
        <w:t xml:space="preserve">Gordin D, Harjutsalo V, Tinsley L, et al. Differential Association of Microvascular Attributions With Cardiovascular Disease in Patients With Long Duration of Type 1 Diabetes. </w:t>
      </w:r>
      <w:r w:rsidRPr="001F3C55">
        <w:rPr>
          <w:i/>
        </w:rPr>
        <w:t>Diabetes care</w:t>
      </w:r>
      <w:r w:rsidRPr="001F3C55">
        <w:t xml:space="preserve"> 2018;41(4):815-22.</w:t>
      </w:r>
    </w:p>
    <w:p w14:paraId="0C8A7B73" w14:textId="77777777" w:rsidR="001F3C55" w:rsidRPr="001F3C55" w:rsidRDefault="001F3C55" w:rsidP="001F3C55">
      <w:pPr>
        <w:pStyle w:val="EndNoteBibliography"/>
        <w:spacing w:after="0"/>
        <w:ind w:left="720" w:hanging="720"/>
      </w:pPr>
      <w:r w:rsidRPr="001F3C55">
        <w:t>119.</w:t>
      </w:r>
      <w:r w:rsidRPr="001F3C55">
        <w:tab/>
        <w:t xml:space="preserve">Bermingham ML, Colombo M, McGurnaghan SJ, et al. N-Glycan Profile and Kidney Disease in Type 1 Diabetes. </w:t>
      </w:r>
      <w:r w:rsidRPr="001F3C55">
        <w:rPr>
          <w:i/>
        </w:rPr>
        <w:t>Diabetes care</w:t>
      </w:r>
      <w:r w:rsidRPr="001F3C55">
        <w:t xml:space="preserve"> 2018;41(1):79-87.</w:t>
      </w:r>
    </w:p>
    <w:p w14:paraId="1F03EDD1" w14:textId="77777777" w:rsidR="001F3C55" w:rsidRPr="001F3C55" w:rsidRDefault="001F3C55" w:rsidP="001F3C55">
      <w:pPr>
        <w:pStyle w:val="EndNoteBibliography"/>
        <w:spacing w:after="0"/>
        <w:ind w:left="720" w:hanging="720"/>
      </w:pPr>
      <w:r w:rsidRPr="001F3C55">
        <w:t>120.</w:t>
      </w:r>
      <w:r w:rsidRPr="001F3C55">
        <w:tab/>
        <w:t xml:space="preserve">Ljungman PL, Wilker EH, Rice MB, et al. The Impact of Multipollutant Clusters on the Association Between Fine Particulate Air Pollution and Microvascular Function. </w:t>
      </w:r>
      <w:r w:rsidRPr="001F3C55">
        <w:rPr>
          <w:i/>
        </w:rPr>
        <w:t>Epidemiology (Cambridge, Mass)</w:t>
      </w:r>
      <w:r w:rsidRPr="001F3C55">
        <w:t xml:space="preserve"> 2016;27(2):194-201.</w:t>
      </w:r>
    </w:p>
    <w:p w14:paraId="1A781275" w14:textId="77777777" w:rsidR="001F3C55" w:rsidRPr="001F3C55" w:rsidRDefault="001F3C55" w:rsidP="001F3C55">
      <w:pPr>
        <w:pStyle w:val="EndNoteBibliography"/>
        <w:spacing w:after="0"/>
        <w:ind w:left="720" w:hanging="720"/>
      </w:pPr>
      <w:r w:rsidRPr="001F3C55">
        <w:t>121.</w:t>
      </w:r>
      <w:r w:rsidRPr="001F3C55">
        <w:tab/>
        <w:t xml:space="preserve">Endes S, Schaffner E, Caviezel S, et al. Physical activity is associated with lower arterial stiffness in older adults: results of the SAPALDIA 3 Cohort Study. </w:t>
      </w:r>
      <w:r w:rsidRPr="001F3C55">
        <w:rPr>
          <w:i/>
        </w:rPr>
        <w:t>European journal of epidemiology</w:t>
      </w:r>
      <w:r w:rsidRPr="001F3C55">
        <w:t xml:space="preserve"> 2016;31(3):275-85.</w:t>
      </w:r>
    </w:p>
    <w:p w14:paraId="347C62DC" w14:textId="77777777" w:rsidR="001F3C55" w:rsidRPr="001F3C55" w:rsidRDefault="001F3C55" w:rsidP="001F3C55">
      <w:pPr>
        <w:pStyle w:val="EndNoteBibliography"/>
        <w:spacing w:after="0"/>
        <w:ind w:left="720" w:hanging="720"/>
      </w:pPr>
      <w:r w:rsidRPr="001F3C55">
        <w:t>122.</w:t>
      </w:r>
      <w:r w:rsidRPr="001F3C55">
        <w:tab/>
        <w:t xml:space="preserve">Boczar KE, Cheung K, Boodhwani M, et al. Sex Differences in Thoracic Aortic Aneurysm Growth. </w:t>
      </w:r>
      <w:r w:rsidRPr="001F3C55">
        <w:rPr>
          <w:i/>
        </w:rPr>
        <w:t>Hypertension (Dallas, Tex : 1979)</w:t>
      </w:r>
      <w:r w:rsidRPr="001F3C55">
        <w:t xml:space="preserve"> 2019;73(1):190-6.</w:t>
      </w:r>
    </w:p>
    <w:p w14:paraId="701A0689" w14:textId="77777777" w:rsidR="001F3C55" w:rsidRPr="001F3C55" w:rsidRDefault="001F3C55" w:rsidP="001F3C55">
      <w:pPr>
        <w:pStyle w:val="EndNoteBibliography"/>
        <w:spacing w:after="0"/>
        <w:ind w:left="720" w:hanging="720"/>
      </w:pPr>
      <w:r w:rsidRPr="001F3C55">
        <w:t>123.</w:t>
      </w:r>
      <w:r w:rsidRPr="001F3C55">
        <w:tab/>
        <w:t xml:space="preserve">Nanba K, Vaidya A, Williams GH, et al. Age-Related Autonomous Aldosteronism. </w:t>
      </w:r>
      <w:r w:rsidRPr="001F3C55">
        <w:rPr>
          <w:i/>
        </w:rPr>
        <w:t>Circulation</w:t>
      </w:r>
      <w:r w:rsidRPr="001F3C55">
        <w:t xml:space="preserve"> 2017;136(4):347-55.</w:t>
      </w:r>
    </w:p>
    <w:p w14:paraId="45941762" w14:textId="77777777" w:rsidR="001F3C55" w:rsidRPr="001F3C55" w:rsidRDefault="001F3C55" w:rsidP="001F3C55">
      <w:pPr>
        <w:pStyle w:val="EndNoteBibliography"/>
        <w:spacing w:after="0"/>
        <w:ind w:left="720" w:hanging="720"/>
      </w:pPr>
      <w:r w:rsidRPr="001F3C55">
        <w:t>124.</w:t>
      </w:r>
      <w:r w:rsidRPr="001F3C55">
        <w:tab/>
        <w:t xml:space="preserve">Ambrosy AP, Parzynski CS, Friedman DJ, et al. Is Time From Last Hospitalization for Heart Failure to Placement of a Primary Prevention Implantable Cardioverter-Defibrillator Associated With Patient Outcomes? </w:t>
      </w:r>
      <w:r w:rsidRPr="001F3C55">
        <w:rPr>
          <w:i/>
        </w:rPr>
        <w:t>Circulation</w:t>
      </w:r>
      <w:r w:rsidRPr="001F3C55">
        <w:t xml:space="preserve"> 2018;138(24):2787-97.</w:t>
      </w:r>
    </w:p>
    <w:p w14:paraId="1A3FBAA3" w14:textId="77777777" w:rsidR="001F3C55" w:rsidRPr="001F3C55" w:rsidRDefault="001F3C55" w:rsidP="001F3C55">
      <w:pPr>
        <w:pStyle w:val="EndNoteBibliography"/>
        <w:spacing w:after="0"/>
        <w:ind w:left="720" w:hanging="720"/>
      </w:pPr>
      <w:r w:rsidRPr="001F3C55">
        <w:t>125.</w:t>
      </w:r>
      <w:r w:rsidRPr="001F3C55">
        <w:tab/>
        <w:t xml:space="preserve">Jefferson AL, Cambronero FE, Liu D, et al. Higher Aortic Stiffness Is Related to Lower Cerebral Blood Flow and Preserved Cerebrovascular Reactivity in Older Adults. </w:t>
      </w:r>
      <w:r w:rsidRPr="001F3C55">
        <w:rPr>
          <w:i/>
        </w:rPr>
        <w:t>Circulation</w:t>
      </w:r>
      <w:r w:rsidRPr="001F3C55">
        <w:t xml:space="preserve"> 2018;138(18):1951-62.</w:t>
      </w:r>
    </w:p>
    <w:p w14:paraId="260F95F6" w14:textId="77777777" w:rsidR="001F3C55" w:rsidRPr="001F3C55" w:rsidRDefault="001F3C55" w:rsidP="001F3C55">
      <w:pPr>
        <w:pStyle w:val="EndNoteBibliography"/>
        <w:spacing w:after="0"/>
        <w:ind w:left="720" w:hanging="720"/>
      </w:pPr>
      <w:r w:rsidRPr="001F3C55">
        <w:t>126.</w:t>
      </w:r>
      <w:r w:rsidRPr="001F3C55">
        <w:tab/>
        <w:t xml:space="preserve">Ohno Y, Sone M, Inagaki N, et al. Prevalence of Cardiovascular Disease and Its Risk Factors in Primary Aldosteronism: A Multicenter Study in Japan. </w:t>
      </w:r>
      <w:r w:rsidRPr="001F3C55">
        <w:rPr>
          <w:i/>
        </w:rPr>
        <w:t>Hypertension (Dallas, Tex : 1979)</w:t>
      </w:r>
      <w:r w:rsidRPr="001F3C55">
        <w:t xml:space="preserve"> 2018;71(3):530-7.</w:t>
      </w:r>
    </w:p>
    <w:p w14:paraId="368ED5F9" w14:textId="77777777" w:rsidR="001F3C55" w:rsidRPr="001F3C55" w:rsidRDefault="001F3C55" w:rsidP="001F3C55">
      <w:pPr>
        <w:pStyle w:val="EndNoteBibliography"/>
        <w:ind w:left="720" w:hanging="720"/>
      </w:pPr>
      <w:r w:rsidRPr="001F3C55">
        <w:t>127.</w:t>
      </w:r>
      <w:r w:rsidRPr="001F3C55">
        <w:tab/>
        <w:t xml:space="preserve">James SN, Wong A, Tillin T, et al. The effect of mid-life insulin resistance and type 2 diabetes on older-age cognitive state: the explanatory role of early-life advantage. </w:t>
      </w:r>
      <w:r w:rsidRPr="001F3C55">
        <w:rPr>
          <w:i/>
        </w:rPr>
        <w:t>Diabetologia</w:t>
      </w:r>
      <w:r w:rsidRPr="001F3C55">
        <w:t xml:space="preserve"> 2019;62(10):1891-900.</w:t>
      </w:r>
    </w:p>
    <w:p w14:paraId="6122296A" w14:textId="67976872" w:rsidR="004945D9" w:rsidRDefault="004945D9" w:rsidP="004945D9">
      <w:pPr>
        <w:spacing w:line="360" w:lineRule="auto"/>
        <w:rPr>
          <w:rFonts w:eastAsiaTheme="minorEastAsia"/>
          <w:b/>
          <w:lang w:eastAsia="ko-KR"/>
        </w:rPr>
      </w:pPr>
      <w:r>
        <w:rPr>
          <w:rFonts w:eastAsiaTheme="minorEastAsia"/>
          <w:b/>
          <w:lang w:eastAsia="ko-KR"/>
        </w:rPr>
        <w:fldChar w:fldCharType="end"/>
      </w:r>
    </w:p>
    <w:p w14:paraId="769BA76A" w14:textId="5745ECBD" w:rsidR="006E0CE9" w:rsidRDefault="006E0CE9"/>
    <w:sectPr w:rsidR="006E0CE9" w:rsidSect="009140B7">
      <w:pgSz w:w="16838" w:h="11906" w:orient="landscape"/>
      <w:pgMar w:top="964" w:right="1440" w:bottom="96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0CA39" w14:textId="77777777" w:rsidR="00DC5900" w:rsidRDefault="00DC5900">
      <w:pPr>
        <w:spacing w:after="0" w:line="240" w:lineRule="auto"/>
      </w:pPr>
      <w:r>
        <w:separator/>
      </w:r>
    </w:p>
  </w:endnote>
  <w:endnote w:type="continuationSeparator" w:id="0">
    <w:p w14:paraId="709388C1" w14:textId="77777777" w:rsidR="00DC5900" w:rsidRDefault="00DC5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1070B" w14:textId="77777777" w:rsidR="00DC5900" w:rsidRDefault="00DC5900">
      <w:pPr>
        <w:spacing w:after="0" w:line="240" w:lineRule="auto"/>
      </w:pPr>
      <w:r>
        <w:separator/>
      </w:r>
    </w:p>
  </w:footnote>
  <w:footnote w:type="continuationSeparator" w:id="0">
    <w:p w14:paraId="2150E8DA" w14:textId="77777777" w:rsidR="00DC5900" w:rsidRDefault="00DC59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7358"/>
    <w:multiLevelType w:val="multilevel"/>
    <w:tmpl w:val="876A7F8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164175C6"/>
    <w:multiLevelType w:val="multilevel"/>
    <w:tmpl w:val="EB5CD9A6"/>
    <w:lvl w:ilvl="0">
      <w:start w:val="1"/>
      <w:numFmt w:val="decimal"/>
      <w:lvlText w:val="%1"/>
      <w:lvlJc w:val="left"/>
      <w:pPr>
        <w:ind w:left="360" w:hanging="360"/>
      </w:pPr>
      <w:rPr>
        <w:rFonts w:hint="default"/>
      </w:rPr>
    </w:lvl>
    <w:lvl w:ilvl="1">
      <w:start w:val="3"/>
      <w:numFmt w:val="decimal"/>
      <w:lvlText w:val="%1.%2"/>
      <w:lvlJc w:val="left"/>
      <w:pPr>
        <w:ind w:left="1524" w:hanging="360"/>
      </w:pPr>
      <w:rPr>
        <w:rFonts w:hint="default"/>
      </w:rPr>
    </w:lvl>
    <w:lvl w:ilvl="2">
      <w:start w:val="1"/>
      <w:numFmt w:val="decimal"/>
      <w:lvlText w:val="%1.%2.%3"/>
      <w:lvlJc w:val="left"/>
      <w:pPr>
        <w:ind w:left="3048" w:hanging="720"/>
      </w:pPr>
      <w:rPr>
        <w:rFonts w:hint="default"/>
      </w:rPr>
    </w:lvl>
    <w:lvl w:ilvl="3">
      <w:start w:val="1"/>
      <w:numFmt w:val="decimal"/>
      <w:lvlText w:val="%1.%2.%3.%4"/>
      <w:lvlJc w:val="left"/>
      <w:pPr>
        <w:ind w:left="4212" w:hanging="720"/>
      </w:pPr>
      <w:rPr>
        <w:rFonts w:hint="default"/>
      </w:rPr>
    </w:lvl>
    <w:lvl w:ilvl="4">
      <w:start w:val="1"/>
      <w:numFmt w:val="decimal"/>
      <w:lvlText w:val="%1.%2.%3.%4.%5"/>
      <w:lvlJc w:val="left"/>
      <w:pPr>
        <w:ind w:left="5736" w:hanging="1080"/>
      </w:pPr>
      <w:rPr>
        <w:rFonts w:hint="default"/>
      </w:rPr>
    </w:lvl>
    <w:lvl w:ilvl="5">
      <w:start w:val="1"/>
      <w:numFmt w:val="decimal"/>
      <w:lvlText w:val="%1.%2.%3.%4.%5.%6"/>
      <w:lvlJc w:val="left"/>
      <w:pPr>
        <w:ind w:left="6900" w:hanging="1080"/>
      </w:pPr>
      <w:rPr>
        <w:rFonts w:hint="default"/>
      </w:rPr>
    </w:lvl>
    <w:lvl w:ilvl="6">
      <w:start w:val="1"/>
      <w:numFmt w:val="decimal"/>
      <w:lvlText w:val="%1.%2.%3.%4.%5.%6.%7"/>
      <w:lvlJc w:val="left"/>
      <w:pPr>
        <w:ind w:left="8424" w:hanging="1440"/>
      </w:pPr>
      <w:rPr>
        <w:rFonts w:hint="default"/>
      </w:rPr>
    </w:lvl>
    <w:lvl w:ilvl="7">
      <w:start w:val="1"/>
      <w:numFmt w:val="decimal"/>
      <w:lvlText w:val="%1.%2.%3.%4.%5.%6.%7.%8"/>
      <w:lvlJc w:val="left"/>
      <w:pPr>
        <w:ind w:left="9588" w:hanging="1440"/>
      </w:pPr>
      <w:rPr>
        <w:rFonts w:hint="default"/>
      </w:rPr>
    </w:lvl>
    <w:lvl w:ilvl="8">
      <w:start w:val="1"/>
      <w:numFmt w:val="decimal"/>
      <w:lvlText w:val="%1.%2.%3.%4.%5.%6.%7.%8.%9"/>
      <w:lvlJc w:val="left"/>
      <w:pPr>
        <w:ind w:left="10752" w:hanging="1440"/>
      </w:pPr>
      <w:rPr>
        <w:rFonts w:hint="default"/>
      </w:rPr>
    </w:lvl>
  </w:abstractNum>
  <w:abstractNum w:abstractNumId="2" w15:restartNumberingAfterBreak="0">
    <w:nsid w:val="209E0150"/>
    <w:multiLevelType w:val="multilevel"/>
    <w:tmpl w:val="067C1738"/>
    <w:lvl w:ilvl="0">
      <w:start w:val="1"/>
      <w:numFmt w:val="decimal"/>
      <w:lvlText w:val="%1"/>
      <w:lvlJc w:val="left"/>
      <w:pPr>
        <w:ind w:left="444" w:hanging="444"/>
      </w:pPr>
      <w:rPr>
        <w:rFonts w:hint="default"/>
      </w:rPr>
    </w:lvl>
    <w:lvl w:ilvl="1">
      <w:start w:val="2"/>
      <w:numFmt w:val="decimal"/>
      <w:lvlText w:val="%1.%2"/>
      <w:lvlJc w:val="left"/>
      <w:pPr>
        <w:ind w:left="1248" w:hanging="444"/>
      </w:pPr>
      <w:rPr>
        <w:rFonts w:hint="default"/>
      </w:rPr>
    </w:lvl>
    <w:lvl w:ilvl="2">
      <w:start w:val="2"/>
      <w:numFmt w:val="decimal"/>
      <w:lvlText w:val="%1.%2.%3"/>
      <w:lvlJc w:val="left"/>
      <w:pPr>
        <w:ind w:left="2328" w:hanging="720"/>
      </w:pPr>
      <w:rPr>
        <w:rFonts w:hint="default"/>
      </w:rPr>
    </w:lvl>
    <w:lvl w:ilvl="3">
      <w:start w:val="1"/>
      <w:numFmt w:val="decimal"/>
      <w:lvlText w:val="%1.%2.%3.%4"/>
      <w:lvlJc w:val="left"/>
      <w:pPr>
        <w:ind w:left="3132" w:hanging="720"/>
      </w:pPr>
      <w:rPr>
        <w:rFonts w:hint="default"/>
      </w:rPr>
    </w:lvl>
    <w:lvl w:ilvl="4">
      <w:start w:val="1"/>
      <w:numFmt w:val="decimal"/>
      <w:lvlText w:val="%1.%2.%3.%4.%5"/>
      <w:lvlJc w:val="left"/>
      <w:pPr>
        <w:ind w:left="4296" w:hanging="1080"/>
      </w:pPr>
      <w:rPr>
        <w:rFonts w:hint="default"/>
      </w:rPr>
    </w:lvl>
    <w:lvl w:ilvl="5">
      <w:start w:val="1"/>
      <w:numFmt w:val="decimal"/>
      <w:lvlText w:val="%1.%2.%3.%4.%5.%6"/>
      <w:lvlJc w:val="left"/>
      <w:pPr>
        <w:ind w:left="5100" w:hanging="1080"/>
      </w:pPr>
      <w:rPr>
        <w:rFonts w:hint="default"/>
      </w:rPr>
    </w:lvl>
    <w:lvl w:ilvl="6">
      <w:start w:val="1"/>
      <w:numFmt w:val="decimal"/>
      <w:lvlText w:val="%1.%2.%3.%4.%5.%6.%7"/>
      <w:lvlJc w:val="left"/>
      <w:pPr>
        <w:ind w:left="6264" w:hanging="1440"/>
      </w:pPr>
      <w:rPr>
        <w:rFonts w:hint="default"/>
      </w:rPr>
    </w:lvl>
    <w:lvl w:ilvl="7">
      <w:start w:val="1"/>
      <w:numFmt w:val="decimal"/>
      <w:lvlText w:val="%1.%2.%3.%4.%5.%6.%7.%8"/>
      <w:lvlJc w:val="left"/>
      <w:pPr>
        <w:ind w:left="7068" w:hanging="1440"/>
      </w:pPr>
      <w:rPr>
        <w:rFonts w:hint="default"/>
      </w:rPr>
    </w:lvl>
    <w:lvl w:ilvl="8">
      <w:start w:val="1"/>
      <w:numFmt w:val="decimal"/>
      <w:lvlText w:val="%1.%2.%3.%4.%5.%6.%7.%8.%9"/>
      <w:lvlJc w:val="left"/>
      <w:pPr>
        <w:ind w:left="7872" w:hanging="1440"/>
      </w:pPr>
      <w:rPr>
        <w:rFonts w:hint="default"/>
      </w:rPr>
    </w:lvl>
  </w:abstractNum>
  <w:abstractNum w:abstractNumId="3" w15:restartNumberingAfterBreak="0">
    <w:nsid w:val="224E4338"/>
    <w:multiLevelType w:val="multilevel"/>
    <w:tmpl w:val="EC62F76C"/>
    <w:lvl w:ilvl="0">
      <w:start w:val="1"/>
      <w:numFmt w:val="decimal"/>
      <w:lvlText w:val="%1."/>
      <w:lvlJc w:val="left"/>
      <w:pPr>
        <w:ind w:left="720" w:hanging="360"/>
      </w:pPr>
      <w:rPr>
        <w:rFonts w:hint="default"/>
      </w:rPr>
    </w:lvl>
    <w:lvl w:ilvl="1">
      <w:start w:val="1"/>
      <w:numFmt w:val="decimal"/>
      <w:lvlText w:val="%1.%2."/>
      <w:lvlJc w:val="left"/>
      <w:pPr>
        <w:ind w:left="1524" w:hanging="360"/>
      </w:pPr>
      <w:rPr>
        <w:rFonts w:hint="default"/>
      </w:rPr>
    </w:lvl>
    <w:lvl w:ilvl="2">
      <w:start w:val="1"/>
      <w:numFmt w:val="decimal"/>
      <w:lvlText w:val="%1.%2.%3."/>
      <w:lvlJc w:val="left"/>
      <w:pPr>
        <w:ind w:left="2688" w:hanging="720"/>
      </w:pPr>
      <w:rPr>
        <w:rFonts w:hint="default"/>
      </w:rPr>
    </w:lvl>
    <w:lvl w:ilvl="3">
      <w:start w:val="1"/>
      <w:numFmt w:val="decimal"/>
      <w:lvlText w:val="%1.%2.%3.%4."/>
      <w:lvlJc w:val="left"/>
      <w:pPr>
        <w:ind w:left="3492" w:hanging="720"/>
      </w:pPr>
      <w:rPr>
        <w:rFonts w:hint="default"/>
      </w:rPr>
    </w:lvl>
    <w:lvl w:ilvl="4">
      <w:start w:val="1"/>
      <w:numFmt w:val="decimal"/>
      <w:lvlText w:val="%1.%2.%3.%4.%5."/>
      <w:lvlJc w:val="left"/>
      <w:pPr>
        <w:ind w:left="4656" w:hanging="1080"/>
      </w:pPr>
      <w:rPr>
        <w:rFonts w:hint="default"/>
      </w:rPr>
    </w:lvl>
    <w:lvl w:ilvl="5">
      <w:start w:val="1"/>
      <w:numFmt w:val="decimal"/>
      <w:lvlText w:val="%1.%2.%3.%4.%5.%6."/>
      <w:lvlJc w:val="left"/>
      <w:pPr>
        <w:ind w:left="5460" w:hanging="1080"/>
      </w:pPr>
      <w:rPr>
        <w:rFonts w:hint="default"/>
      </w:rPr>
    </w:lvl>
    <w:lvl w:ilvl="6">
      <w:start w:val="1"/>
      <w:numFmt w:val="decimal"/>
      <w:lvlText w:val="%1.%2.%3.%4.%5.%6.%7."/>
      <w:lvlJc w:val="left"/>
      <w:pPr>
        <w:ind w:left="6624" w:hanging="1440"/>
      </w:pPr>
      <w:rPr>
        <w:rFonts w:hint="default"/>
      </w:rPr>
    </w:lvl>
    <w:lvl w:ilvl="7">
      <w:start w:val="1"/>
      <w:numFmt w:val="decimal"/>
      <w:lvlText w:val="%1.%2.%3.%4.%5.%6.%7.%8."/>
      <w:lvlJc w:val="left"/>
      <w:pPr>
        <w:ind w:left="7428" w:hanging="1440"/>
      </w:pPr>
      <w:rPr>
        <w:rFonts w:hint="default"/>
      </w:rPr>
    </w:lvl>
    <w:lvl w:ilvl="8">
      <w:start w:val="1"/>
      <w:numFmt w:val="decimal"/>
      <w:lvlText w:val="%1.%2.%3.%4.%5.%6.%7.%8.%9."/>
      <w:lvlJc w:val="left"/>
      <w:pPr>
        <w:ind w:left="8592" w:hanging="1800"/>
      </w:pPr>
      <w:rPr>
        <w:rFonts w:hint="default"/>
      </w:rPr>
    </w:lvl>
  </w:abstractNum>
  <w:abstractNum w:abstractNumId="4" w15:restartNumberingAfterBreak="0">
    <w:nsid w:val="2BE11D69"/>
    <w:multiLevelType w:val="multilevel"/>
    <w:tmpl w:val="01E2A6E4"/>
    <w:lvl w:ilvl="0">
      <w:start w:val="1"/>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5" w15:restartNumberingAfterBreak="0">
    <w:nsid w:val="43B81FA1"/>
    <w:multiLevelType w:val="multilevel"/>
    <w:tmpl w:val="422CEC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3B2247"/>
    <w:multiLevelType w:val="hybridMultilevel"/>
    <w:tmpl w:val="E2D80126"/>
    <w:lvl w:ilvl="0" w:tplc="86A636A2">
      <w:start w:val="1"/>
      <w:numFmt w:val="decimal"/>
      <w:lvlText w:val="%1."/>
      <w:lvlJc w:val="left"/>
      <w:pPr>
        <w:ind w:left="360" w:hanging="360"/>
      </w:pPr>
      <w:rPr>
        <w:rFonts w:ascii="Calibri" w:eastAsia="Calibri" w:hAnsi="Calibri" w:cs="Times New Roman"/>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9B02015"/>
    <w:multiLevelType w:val="multilevel"/>
    <w:tmpl w:val="EC62F76C"/>
    <w:lvl w:ilvl="0">
      <w:start w:val="1"/>
      <w:numFmt w:val="decimal"/>
      <w:lvlText w:val="%1."/>
      <w:lvlJc w:val="left"/>
      <w:pPr>
        <w:ind w:left="360" w:hanging="360"/>
      </w:pPr>
      <w:rPr>
        <w:rFonts w:hint="default"/>
      </w:rPr>
    </w:lvl>
    <w:lvl w:ilvl="1">
      <w:start w:val="1"/>
      <w:numFmt w:val="decimal"/>
      <w:lvlText w:val="%1.%2."/>
      <w:lvlJc w:val="left"/>
      <w:pPr>
        <w:ind w:left="1164" w:hanging="360"/>
      </w:pPr>
      <w:rPr>
        <w:rFonts w:hint="default"/>
      </w:rPr>
    </w:lvl>
    <w:lvl w:ilvl="2">
      <w:start w:val="1"/>
      <w:numFmt w:val="decimal"/>
      <w:lvlText w:val="%1.%2.%3."/>
      <w:lvlJc w:val="left"/>
      <w:pPr>
        <w:ind w:left="2328" w:hanging="720"/>
      </w:pPr>
      <w:rPr>
        <w:rFonts w:hint="default"/>
      </w:rPr>
    </w:lvl>
    <w:lvl w:ilvl="3">
      <w:start w:val="1"/>
      <w:numFmt w:val="decimal"/>
      <w:lvlText w:val="%1.%2.%3.%4."/>
      <w:lvlJc w:val="left"/>
      <w:pPr>
        <w:ind w:left="3132" w:hanging="720"/>
      </w:pPr>
      <w:rPr>
        <w:rFonts w:hint="default"/>
      </w:rPr>
    </w:lvl>
    <w:lvl w:ilvl="4">
      <w:start w:val="1"/>
      <w:numFmt w:val="decimal"/>
      <w:lvlText w:val="%1.%2.%3.%4.%5."/>
      <w:lvlJc w:val="left"/>
      <w:pPr>
        <w:ind w:left="4296" w:hanging="1080"/>
      </w:pPr>
      <w:rPr>
        <w:rFonts w:hint="default"/>
      </w:rPr>
    </w:lvl>
    <w:lvl w:ilvl="5">
      <w:start w:val="1"/>
      <w:numFmt w:val="decimal"/>
      <w:lvlText w:val="%1.%2.%3.%4.%5.%6."/>
      <w:lvlJc w:val="left"/>
      <w:pPr>
        <w:ind w:left="5100" w:hanging="1080"/>
      </w:pPr>
      <w:rPr>
        <w:rFonts w:hint="default"/>
      </w:rPr>
    </w:lvl>
    <w:lvl w:ilvl="6">
      <w:start w:val="1"/>
      <w:numFmt w:val="decimal"/>
      <w:lvlText w:val="%1.%2.%3.%4.%5.%6.%7."/>
      <w:lvlJc w:val="left"/>
      <w:pPr>
        <w:ind w:left="6264" w:hanging="1440"/>
      </w:pPr>
      <w:rPr>
        <w:rFonts w:hint="default"/>
      </w:rPr>
    </w:lvl>
    <w:lvl w:ilvl="7">
      <w:start w:val="1"/>
      <w:numFmt w:val="decimal"/>
      <w:lvlText w:val="%1.%2.%3.%4.%5.%6.%7.%8."/>
      <w:lvlJc w:val="left"/>
      <w:pPr>
        <w:ind w:left="7068" w:hanging="1440"/>
      </w:pPr>
      <w:rPr>
        <w:rFonts w:hint="default"/>
      </w:rPr>
    </w:lvl>
    <w:lvl w:ilvl="8">
      <w:start w:val="1"/>
      <w:numFmt w:val="decimal"/>
      <w:lvlText w:val="%1.%2.%3.%4.%5.%6.%7.%8.%9."/>
      <w:lvlJc w:val="left"/>
      <w:pPr>
        <w:ind w:left="8232" w:hanging="1800"/>
      </w:pPr>
      <w:rPr>
        <w:rFonts w:hint="default"/>
      </w:rPr>
    </w:lvl>
  </w:abstractNum>
  <w:abstractNum w:abstractNumId="8" w15:restartNumberingAfterBreak="0">
    <w:nsid w:val="49D41AB4"/>
    <w:multiLevelType w:val="multilevel"/>
    <w:tmpl w:val="229AC910"/>
    <w:lvl w:ilvl="0">
      <w:start w:val="1"/>
      <w:numFmt w:val="decimal"/>
      <w:lvlText w:val="%1"/>
      <w:lvlJc w:val="left"/>
      <w:pPr>
        <w:ind w:left="444" w:hanging="444"/>
      </w:pPr>
      <w:rPr>
        <w:rFonts w:hint="default"/>
      </w:rPr>
    </w:lvl>
    <w:lvl w:ilvl="1">
      <w:start w:val="1"/>
      <w:numFmt w:val="decimal"/>
      <w:lvlText w:val="%1.%2"/>
      <w:lvlJc w:val="left"/>
      <w:pPr>
        <w:ind w:left="1296" w:hanging="444"/>
      </w:pPr>
      <w:rPr>
        <w:rFonts w:hint="default"/>
      </w:rPr>
    </w:lvl>
    <w:lvl w:ilvl="2">
      <w:start w:val="1"/>
      <w:numFmt w:val="decimal"/>
      <w:lvlText w:val="%1.%2.%3"/>
      <w:lvlJc w:val="left"/>
      <w:pPr>
        <w:ind w:left="2424" w:hanging="720"/>
      </w:pPr>
      <w:rPr>
        <w:rFonts w:hint="default"/>
      </w:rPr>
    </w:lvl>
    <w:lvl w:ilvl="3">
      <w:start w:val="1"/>
      <w:numFmt w:val="decimal"/>
      <w:lvlText w:val="%1.%2.%3.%4"/>
      <w:lvlJc w:val="left"/>
      <w:pPr>
        <w:ind w:left="3276" w:hanging="720"/>
      </w:pPr>
      <w:rPr>
        <w:rFonts w:hint="default"/>
      </w:rPr>
    </w:lvl>
    <w:lvl w:ilvl="4">
      <w:start w:val="1"/>
      <w:numFmt w:val="decimal"/>
      <w:lvlText w:val="%1.%2.%3.%4.%5"/>
      <w:lvlJc w:val="left"/>
      <w:pPr>
        <w:ind w:left="4488" w:hanging="1080"/>
      </w:pPr>
      <w:rPr>
        <w:rFonts w:hint="default"/>
      </w:rPr>
    </w:lvl>
    <w:lvl w:ilvl="5">
      <w:start w:val="1"/>
      <w:numFmt w:val="decimal"/>
      <w:lvlText w:val="%1.%2.%3.%4.%5.%6"/>
      <w:lvlJc w:val="left"/>
      <w:pPr>
        <w:ind w:left="5340" w:hanging="1080"/>
      </w:pPr>
      <w:rPr>
        <w:rFonts w:hint="default"/>
      </w:rPr>
    </w:lvl>
    <w:lvl w:ilvl="6">
      <w:start w:val="1"/>
      <w:numFmt w:val="decimal"/>
      <w:lvlText w:val="%1.%2.%3.%4.%5.%6.%7"/>
      <w:lvlJc w:val="left"/>
      <w:pPr>
        <w:ind w:left="6552" w:hanging="1440"/>
      </w:pPr>
      <w:rPr>
        <w:rFonts w:hint="default"/>
      </w:rPr>
    </w:lvl>
    <w:lvl w:ilvl="7">
      <w:start w:val="1"/>
      <w:numFmt w:val="decimal"/>
      <w:lvlText w:val="%1.%2.%3.%4.%5.%6.%7.%8"/>
      <w:lvlJc w:val="left"/>
      <w:pPr>
        <w:ind w:left="7404" w:hanging="1440"/>
      </w:pPr>
      <w:rPr>
        <w:rFonts w:hint="default"/>
      </w:rPr>
    </w:lvl>
    <w:lvl w:ilvl="8">
      <w:start w:val="1"/>
      <w:numFmt w:val="decimal"/>
      <w:lvlText w:val="%1.%2.%3.%4.%5.%6.%7.%8.%9"/>
      <w:lvlJc w:val="left"/>
      <w:pPr>
        <w:ind w:left="8256" w:hanging="1440"/>
      </w:pPr>
      <w:rPr>
        <w:rFonts w:hint="default"/>
      </w:rPr>
    </w:lvl>
  </w:abstractNum>
  <w:abstractNum w:abstractNumId="9" w15:restartNumberingAfterBreak="0">
    <w:nsid w:val="6C960451"/>
    <w:multiLevelType w:val="multilevel"/>
    <w:tmpl w:val="A636FE2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6D7327E9"/>
    <w:multiLevelType w:val="multilevel"/>
    <w:tmpl w:val="AC3E4E4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74AA7C49"/>
    <w:multiLevelType w:val="multilevel"/>
    <w:tmpl w:val="C3541B6E"/>
    <w:lvl w:ilvl="0">
      <w:start w:val="1"/>
      <w:numFmt w:val="decimal"/>
      <w:lvlText w:val="%1"/>
      <w:lvlJc w:val="left"/>
      <w:pPr>
        <w:ind w:left="804" w:hanging="444"/>
      </w:pPr>
      <w:rPr>
        <w:rFonts w:hint="default"/>
      </w:rPr>
    </w:lvl>
    <w:lvl w:ilvl="1">
      <w:start w:val="1"/>
      <w:numFmt w:val="decimal"/>
      <w:lvlText w:val="%1.%2"/>
      <w:lvlJc w:val="left"/>
      <w:pPr>
        <w:ind w:left="1704" w:hanging="444"/>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78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94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00" w:hanging="1440"/>
      </w:pPr>
      <w:rPr>
        <w:rFonts w:hint="default"/>
      </w:rPr>
    </w:lvl>
    <w:lvl w:ilvl="8">
      <w:start w:val="1"/>
      <w:numFmt w:val="decimal"/>
      <w:lvlText w:val="%1.%2.%3.%4.%5.%6.%7.%8.%9"/>
      <w:lvlJc w:val="left"/>
      <w:pPr>
        <w:ind w:left="9000" w:hanging="1440"/>
      </w:pPr>
      <w:rPr>
        <w:rFonts w:hint="default"/>
      </w:rPr>
    </w:lvl>
  </w:abstractNum>
  <w:abstractNum w:abstractNumId="12" w15:restartNumberingAfterBreak="0">
    <w:nsid w:val="7BDF65E3"/>
    <w:multiLevelType w:val="multilevel"/>
    <w:tmpl w:val="EBD290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C1C17DC"/>
    <w:multiLevelType w:val="multilevel"/>
    <w:tmpl w:val="35DCA8FC"/>
    <w:lvl w:ilvl="0">
      <w:start w:val="1"/>
      <w:numFmt w:val="decimal"/>
      <w:lvlText w:val="%1"/>
      <w:lvlJc w:val="left"/>
      <w:pPr>
        <w:ind w:left="444" w:hanging="444"/>
      </w:pPr>
      <w:rPr>
        <w:rFonts w:hint="default"/>
      </w:rPr>
    </w:lvl>
    <w:lvl w:ilvl="1">
      <w:start w:val="1"/>
      <w:numFmt w:val="decimal"/>
      <w:lvlText w:val="%1.%2"/>
      <w:lvlJc w:val="left"/>
      <w:pPr>
        <w:ind w:left="1092" w:hanging="444"/>
      </w:pPr>
      <w:rPr>
        <w:rFonts w:hint="default"/>
      </w:rPr>
    </w:lvl>
    <w:lvl w:ilvl="2">
      <w:start w:val="1"/>
      <w:numFmt w:val="decimal"/>
      <w:lvlText w:val="%1.%2.%3"/>
      <w:lvlJc w:val="left"/>
      <w:pPr>
        <w:ind w:left="2016" w:hanging="720"/>
      </w:pPr>
      <w:rPr>
        <w:rFonts w:hint="default"/>
      </w:rPr>
    </w:lvl>
    <w:lvl w:ilvl="3">
      <w:start w:val="1"/>
      <w:numFmt w:val="decimal"/>
      <w:lvlText w:val="%1.%2.%3.%4"/>
      <w:lvlJc w:val="left"/>
      <w:pPr>
        <w:ind w:left="2664" w:hanging="72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320" w:hanging="108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5976" w:hanging="1440"/>
      </w:pPr>
      <w:rPr>
        <w:rFonts w:hint="default"/>
      </w:rPr>
    </w:lvl>
    <w:lvl w:ilvl="8">
      <w:start w:val="1"/>
      <w:numFmt w:val="decimal"/>
      <w:lvlText w:val="%1.%2.%3.%4.%5.%6.%7.%8.%9"/>
      <w:lvlJc w:val="left"/>
      <w:pPr>
        <w:ind w:left="6624" w:hanging="1440"/>
      </w:pPr>
      <w:rPr>
        <w:rFonts w:hint="default"/>
      </w:rPr>
    </w:lvl>
  </w:abstractNum>
  <w:num w:numId="1" w16cid:durableId="1096898473">
    <w:abstractNumId w:val="6"/>
  </w:num>
  <w:num w:numId="2" w16cid:durableId="287470826">
    <w:abstractNumId w:val="4"/>
  </w:num>
  <w:num w:numId="3" w16cid:durableId="202057730">
    <w:abstractNumId w:val="11"/>
  </w:num>
  <w:num w:numId="4" w16cid:durableId="208808584">
    <w:abstractNumId w:val="7"/>
  </w:num>
  <w:num w:numId="5" w16cid:durableId="1455056285">
    <w:abstractNumId w:val="8"/>
  </w:num>
  <w:num w:numId="6" w16cid:durableId="298583504">
    <w:abstractNumId w:val="13"/>
  </w:num>
  <w:num w:numId="7" w16cid:durableId="238684122">
    <w:abstractNumId w:val="2"/>
  </w:num>
  <w:num w:numId="8" w16cid:durableId="1190411590">
    <w:abstractNumId w:val="0"/>
  </w:num>
  <w:num w:numId="9" w16cid:durableId="1680303844">
    <w:abstractNumId w:val="9"/>
  </w:num>
  <w:num w:numId="10" w16cid:durableId="349376995">
    <w:abstractNumId w:val="3"/>
  </w:num>
  <w:num w:numId="11" w16cid:durableId="1383557412">
    <w:abstractNumId w:val="1"/>
  </w:num>
  <w:num w:numId="12" w16cid:durableId="550655701">
    <w:abstractNumId w:val="10"/>
  </w:num>
  <w:num w:numId="13" w16cid:durableId="735206271">
    <w:abstractNumId w:val="5"/>
  </w:num>
  <w:num w:numId="14" w16cid:durableId="130982387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M1NDewMLA0sTQwMzBT0lEKTi0uzszPAykwNKwFAKdrl/AtAAAA"/>
    <w:docVar w:name="EN.InstantFormat" w:val="&lt;ENInstantFormat&gt;&lt;Enabled&gt;1&lt;/Enabled&gt;&lt;ScanUnformatted&gt;1&lt;/ScanUnformatted&gt;&lt;ScanChanges&gt;1&lt;/ScanChanges&gt;&lt;Suspended&gt;0&lt;/Suspended&gt;&lt;/ENInstantFormat&gt;"/>
    <w:docVar w:name="EN.Layout" w:val="&lt;ENLayout&gt;&lt;Style&gt;Amer J Epidem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45D9"/>
    <w:rsid w:val="00075214"/>
    <w:rsid w:val="000E4660"/>
    <w:rsid w:val="000F4A1A"/>
    <w:rsid w:val="001D1D59"/>
    <w:rsid w:val="001F3C55"/>
    <w:rsid w:val="00202569"/>
    <w:rsid w:val="002E19C6"/>
    <w:rsid w:val="00373360"/>
    <w:rsid w:val="003941F5"/>
    <w:rsid w:val="00396D40"/>
    <w:rsid w:val="004749D3"/>
    <w:rsid w:val="004945D9"/>
    <w:rsid w:val="004E1B65"/>
    <w:rsid w:val="00577D77"/>
    <w:rsid w:val="005D0D49"/>
    <w:rsid w:val="00602218"/>
    <w:rsid w:val="00620918"/>
    <w:rsid w:val="006E0CE9"/>
    <w:rsid w:val="006F2E4F"/>
    <w:rsid w:val="00736454"/>
    <w:rsid w:val="007540D7"/>
    <w:rsid w:val="00757AA1"/>
    <w:rsid w:val="007C0EEE"/>
    <w:rsid w:val="00850203"/>
    <w:rsid w:val="00850F9F"/>
    <w:rsid w:val="008702C0"/>
    <w:rsid w:val="0087321F"/>
    <w:rsid w:val="00893ACC"/>
    <w:rsid w:val="008C67CB"/>
    <w:rsid w:val="009140B7"/>
    <w:rsid w:val="00924666"/>
    <w:rsid w:val="00942258"/>
    <w:rsid w:val="00975577"/>
    <w:rsid w:val="009A1AEF"/>
    <w:rsid w:val="009A63C8"/>
    <w:rsid w:val="00A57D46"/>
    <w:rsid w:val="00A60BCE"/>
    <w:rsid w:val="00B2065A"/>
    <w:rsid w:val="00BC7934"/>
    <w:rsid w:val="00BD4767"/>
    <w:rsid w:val="00BE40B8"/>
    <w:rsid w:val="00BE6ED8"/>
    <w:rsid w:val="00C25C69"/>
    <w:rsid w:val="00C4519E"/>
    <w:rsid w:val="00C62883"/>
    <w:rsid w:val="00C6711F"/>
    <w:rsid w:val="00C92FC4"/>
    <w:rsid w:val="00CA4529"/>
    <w:rsid w:val="00CC13FC"/>
    <w:rsid w:val="00CD1588"/>
    <w:rsid w:val="00D02D64"/>
    <w:rsid w:val="00D264BE"/>
    <w:rsid w:val="00D36941"/>
    <w:rsid w:val="00DB71C5"/>
    <w:rsid w:val="00DC2BA8"/>
    <w:rsid w:val="00DC5900"/>
    <w:rsid w:val="00E96181"/>
    <w:rsid w:val="00EC5745"/>
    <w:rsid w:val="00EE784A"/>
    <w:rsid w:val="00F6564C"/>
    <w:rsid w:val="00F93EE6"/>
    <w:rsid w:val="00FD2E21"/>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D6E3F6"/>
  <w15:chartTrackingRefBased/>
  <w15:docId w15:val="{33959A99-3FC3-4B25-9FD2-35F28E524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945D9"/>
    <w:pPr>
      <w:spacing w:after="200" w:line="276" w:lineRule="auto"/>
    </w:pPr>
    <w:rPr>
      <w:rFonts w:ascii="Calibri" w:eastAsia="Calibri"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4945D9"/>
    <w:rPr>
      <w:color w:val="0000FF"/>
      <w:u w:val="single"/>
    </w:rPr>
  </w:style>
  <w:style w:type="paragraph" w:customStyle="1" w:styleId="EndNoteBibliography">
    <w:name w:val="EndNote Bibliography"/>
    <w:basedOn w:val="a"/>
    <w:link w:val="EndNoteBibliographyChar"/>
    <w:rsid w:val="004945D9"/>
    <w:pPr>
      <w:spacing w:line="240" w:lineRule="auto"/>
    </w:pPr>
    <w:rPr>
      <w:rFonts w:cs="Calibri"/>
      <w:noProof/>
    </w:rPr>
  </w:style>
  <w:style w:type="character" w:customStyle="1" w:styleId="EndNoteBibliographyChar">
    <w:name w:val="EndNote Bibliography Char"/>
    <w:basedOn w:val="a0"/>
    <w:link w:val="EndNoteBibliography"/>
    <w:rsid w:val="004945D9"/>
    <w:rPr>
      <w:rFonts w:ascii="Calibri" w:eastAsia="Calibri" w:hAnsi="Calibri" w:cs="Calibri"/>
      <w:noProof/>
    </w:rPr>
  </w:style>
  <w:style w:type="paragraph" w:styleId="a4">
    <w:name w:val="Balloon Text"/>
    <w:basedOn w:val="a"/>
    <w:link w:val="Char"/>
    <w:uiPriority w:val="99"/>
    <w:semiHidden/>
    <w:unhideWhenUsed/>
    <w:rsid w:val="00DB71C5"/>
    <w:pPr>
      <w:spacing w:after="0" w:line="240" w:lineRule="auto"/>
    </w:pPr>
    <w:rPr>
      <w:rFonts w:ascii="Segoe UI" w:hAnsi="Segoe UI" w:cs="Segoe UI"/>
      <w:sz w:val="18"/>
      <w:szCs w:val="18"/>
    </w:rPr>
  </w:style>
  <w:style w:type="character" w:customStyle="1" w:styleId="Char">
    <w:name w:val="풍선 도움말 텍스트 Char"/>
    <w:basedOn w:val="a0"/>
    <w:link w:val="a4"/>
    <w:uiPriority w:val="99"/>
    <w:semiHidden/>
    <w:rsid w:val="00DB71C5"/>
    <w:rPr>
      <w:rFonts w:ascii="Segoe UI" w:eastAsia="Calibri" w:hAnsi="Segoe UI" w:cs="Segoe UI"/>
      <w:sz w:val="18"/>
      <w:szCs w:val="18"/>
    </w:rPr>
  </w:style>
  <w:style w:type="paragraph" w:styleId="a5">
    <w:name w:val="No Spacing"/>
    <w:link w:val="Char0"/>
    <w:uiPriority w:val="1"/>
    <w:qFormat/>
    <w:rsid w:val="00C92FC4"/>
    <w:pPr>
      <w:spacing w:after="0" w:line="240" w:lineRule="auto"/>
    </w:pPr>
    <w:rPr>
      <w:rFonts w:ascii="Calibri" w:eastAsia="Calibri" w:hAnsi="Calibri" w:cs="Times New Roman"/>
    </w:rPr>
  </w:style>
  <w:style w:type="character" w:styleId="a6">
    <w:name w:val="annotation reference"/>
    <w:basedOn w:val="a0"/>
    <w:uiPriority w:val="99"/>
    <w:semiHidden/>
    <w:unhideWhenUsed/>
    <w:rsid w:val="00C92FC4"/>
    <w:rPr>
      <w:sz w:val="16"/>
      <w:szCs w:val="16"/>
    </w:rPr>
  </w:style>
  <w:style w:type="paragraph" w:styleId="a7">
    <w:name w:val="annotation text"/>
    <w:basedOn w:val="a"/>
    <w:link w:val="Char1"/>
    <w:uiPriority w:val="99"/>
    <w:semiHidden/>
    <w:unhideWhenUsed/>
    <w:rsid w:val="00C92FC4"/>
    <w:pPr>
      <w:spacing w:line="240" w:lineRule="auto"/>
    </w:pPr>
    <w:rPr>
      <w:sz w:val="20"/>
      <w:szCs w:val="20"/>
    </w:rPr>
  </w:style>
  <w:style w:type="character" w:customStyle="1" w:styleId="Char1">
    <w:name w:val="메모 텍스트 Char"/>
    <w:basedOn w:val="a0"/>
    <w:link w:val="a7"/>
    <w:uiPriority w:val="99"/>
    <w:semiHidden/>
    <w:rsid w:val="00C92FC4"/>
    <w:rPr>
      <w:rFonts w:ascii="Calibri" w:eastAsia="Calibri" w:hAnsi="Calibri" w:cs="Times New Roman"/>
      <w:sz w:val="20"/>
      <w:szCs w:val="20"/>
    </w:rPr>
  </w:style>
  <w:style w:type="character" w:customStyle="1" w:styleId="Char0">
    <w:name w:val="간격 없음 Char"/>
    <w:basedOn w:val="a0"/>
    <w:link w:val="a5"/>
    <w:uiPriority w:val="1"/>
    <w:rsid w:val="00C92FC4"/>
    <w:rPr>
      <w:rFonts w:ascii="Calibri" w:eastAsia="Calibri" w:hAnsi="Calibri" w:cs="Times New Roman"/>
    </w:rPr>
  </w:style>
  <w:style w:type="paragraph" w:customStyle="1" w:styleId="EndNoteBibliographyTitle">
    <w:name w:val="EndNote Bibliography Title"/>
    <w:basedOn w:val="a"/>
    <w:link w:val="EndNoteBibliographyTitleChar"/>
    <w:rsid w:val="000E4660"/>
    <w:pPr>
      <w:spacing w:after="0"/>
      <w:jc w:val="center"/>
    </w:pPr>
    <w:rPr>
      <w:rFonts w:cs="Calibri"/>
      <w:noProof/>
    </w:rPr>
  </w:style>
  <w:style w:type="character" w:customStyle="1" w:styleId="EndNoteBibliographyTitleChar">
    <w:name w:val="EndNote Bibliography Title Char"/>
    <w:basedOn w:val="Char0"/>
    <w:link w:val="EndNoteBibliographyTitle"/>
    <w:rsid w:val="000E4660"/>
    <w:rPr>
      <w:rFonts w:ascii="Calibri" w:eastAsia="Calibri" w:hAnsi="Calibri" w:cs="Calibri"/>
      <w:noProof/>
    </w:rPr>
  </w:style>
  <w:style w:type="paragraph" w:styleId="a8">
    <w:name w:val="List Paragraph"/>
    <w:basedOn w:val="a"/>
    <w:uiPriority w:val="34"/>
    <w:qFormat/>
    <w:rsid w:val="006022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407DC-71F4-432F-B74F-976358C86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9</Pages>
  <Words>4512</Words>
  <Characters>2572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 J. (MSTAT)</dc:creator>
  <cp:keywords/>
  <dc:description/>
  <cp:lastModifiedBy>Jan Choi</cp:lastModifiedBy>
  <cp:revision>6</cp:revision>
  <dcterms:created xsi:type="dcterms:W3CDTF">2021-10-19T14:40:00Z</dcterms:created>
  <dcterms:modified xsi:type="dcterms:W3CDTF">2023-04-11T09:29:00Z</dcterms:modified>
</cp:coreProperties>
</file>